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71C39EE" w14:textId="167A2B0E" w:rsidR="00A77B3E" w:rsidRPr="00641752" w:rsidRDefault="00790B83" w:rsidP="00641752">
      <w:pPr>
        <w:spacing w:line="360" w:lineRule="auto"/>
        <w:jc w:val="both"/>
        <w:rPr>
          <w:rFonts w:ascii="Book Antiqua" w:eastAsia="Book Antiqua" w:hAnsi="Book Antiqua" w:cs="Book Antiqua"/>
          <w:b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color w:val="000000" w:themeColor="text1"/>
        </w:rPr>
        <w:t>Name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Journal: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color w:val="000000" w:themeColor="text1"/>
        </w:rPr>
        <w:t>World</w:t>
      </w:r>
      <w:r w:rsidR="0064175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color w:val="000000" w:themeColor="text1"/>
        </w:rPr>
        <w:t>Journal</w:t>
      </w:r>
      <w:r w:rsidR="0064175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color w:val="000000" w:themeColor="text1"/>
        </w:rPr>
        <w:t>Gastrointestinal</w:t>
      </w:r>
      <w:r w:rsidR="0064175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color w:val="000000" w:themeColor="text1"/>
        </w:rPr>
        <w:t>Oncology</w:t>
      </w:r>
    </w:p>
    <w:p w14:paraId="70E740A4" w14:textId="586EA811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color w:val="000000" w:themeColor="text1"/>
        </w:rPr>
        <w:t>Manuscript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NO: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66125</w:t>
      </w:r>
    </w:p>
    <w:p w14:paraId="72A7C3F8" w14:textId="1F069525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color w:val="000000" w:themeColor="text1"/>
        </w:rPr>
        <w:t>Manuscript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Type: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VIEW</w:t>
      </w:r>
    </w:p>
    <w:p w14:paraId="2915EC9E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4923360D" w14:textId="535FBCAF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bookmarkStart w:id="0" w:name="OLE_LINK9"/>
      <w:bookmarkStart w:id="1" w:name="OLE_LINK10"/>
      <w:r w:rsidRPr="00641752">
        <w:rPr>
          <w:rFonts w:ascii="Book Antiqua" w:eastAsia="Book Antiqua" w:hAnsi="Book Antiqua" w:cs="Book Antiqua"/>
          <w:b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cancer</w:t>
      </w:r>
      <w:r w:rsidR="00637872" w:rsidRPr="00641752">
        <w:rPr>
          <w:rFonts w:ascii="Book Antiqua" w:eastAsia="Book Antiqua" w:hAnsi="Book Antiqua" w:cs="Book Antiqua"/>
          <w:b/>
          <w:color w:val="000000" w:themeColor="text1"/>
        </w:rPr>
        <w:t>: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aps/>
          <w:color w:val="000000" w:themeColor="text1"/>
        </w:rPr>
        <w:t>a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n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view</w:t>
      </w:r>
    </w:p>
    <w:bookmarkEnd w:id="0"/>
    <w:bookmarkEnd w:id="1"/>
    <w:p w14:paraId="66DD6397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56429403" w14:textId="09E574FA" w:rsidR="00A77B3E" w:rsidRPr="00641752" w:rsidRDefault="00065357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Ta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hAnsi="Book Antiqua" w:cs="Book Antiqua"/>
          <w:color w:val="000000" w:themeColor="text1"/>
          <w:lang w:eastAsia="zh-CN"/>
        </w:rPr>
        <w:t>SY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641752">
        <w:rPr>
          <w:rFonts w:ascii="Book Antiqua" w:hAnsi="Book Antiqua" w:cs="Book Antiqua"/>
          <w:i/>
          <w:color w:val="000000" w:themeColor="text1"/>
          <w:lang w:eastAsia="zh-CN"/>
        </w:rPr>
        <w:t>et</w:t>
      </w:r>
      <w:r w:rsidR="00641752">
        <w:rPr>
          <w:rFonts w:ascii="Book Antiqua" w:hAnsi="Book Antiqua" w:cs="Book Antiqua"/>
          <w:i/>
          <w:color w:val="000000" w:themeColor="text1"/>
          <w:lang w:eastAsia="zh-CN"/>
        </w:rPr>
        <w:t xml:space="preserve"> </w:t>
      </w:r>
      <w:r w:rsidRPr="00641752">
        <w:rPr>
          <w:rFonts w:ascii="Book Antiqua" w:hAnsi="Book Antiqua" w:cs="Book Antiqua"/>
          <w:i/>
          <w:color w:val="000000" w:themeColor="text1"/>
          <w:lang w:eastAsia="zh-CN"/>
        </w:rPr>
        <w:t>al</w:t>
      </w:r>
      <w:r w:rsidRPr="00641752">
        <w:rPr>
          <w:rFonts w:ascii="Book Antiqua" w:hAnsi="Book Antiqua" w:cs="Book Antiqua"/>
          <w:color w:val="000000" w:themeColor="text1"/>
          <w:lang w:eastAsia="zh-CN"/>
        </w:rPr>
        <w:t>.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pigenetic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ancer</w:t>
      </w:r>
    </w:p>
    <w:p w14:paraId="5335101B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5B7AD8E" w14:textId="4BE80D1E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Si</w:t>
      </w:r>
      <w:r w:rsidR="00D40783" w:rsidRPr="00641752">
        <w:rPr>
          <w:rFonts w:ascii="Book Antiqua" w:hAnsi="Book Antiqua" w:cs="Book Antiqua"/>
          <w:color w:val="000000" w:themeColor="text1"/>
          <w:lang w:eastAsia="zh-CN"/>
        </w:rPr>
        <w:t>-</w:t>
      </w:r>
      <w:r w:rsidR="00D40783" w:rsidRPr="00641752">
        <w:rPr>
          <w:rFonts w:ascii="Book Antiqua" w:eastAsia="Book Antiqua" w:hAnsi="Book Antiqua" w:cs="Book Antiqua"/>
          <w:color w:val="000000" w:themeColor="text1"/>
        </w:rPr>
        <w:t>Yu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bookmarkStart w:id="2" w:name="OLE_LINK1"/>
      <w:bookmarkStart w:id="3" w:name="OLE_LINK2"/>
      <w:r w:rsidRPr="00641752">
        <w:rPr>
          <w:rFonts w:ascii="Book Antiqua" w:eastAsia="Book Antiqua" w:hAnsi="Book Antiqua" w:cs="Book Antiqua"/>
          <w:color w:val="000000" w:themeColor="text1"/>
        </w:rPr>
        <w:t>Tang</w:t>
      </w:r>
      <w:bookmarkEnd w:id="2"/>
      <w:bookmarkEnd w:id="3"/>
      <w:r w:rsidR="00D40783"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ei</w:t>
      </w:r>
      <w:r w:rsidR="00D40783" w:rsidRPr="00641752">
        <w:rPr>
          <w:rFonts w:ascii="Book Antiqua" w:hAnsi="Book Antiqua" w:cs="Book Antiqua"/>
          <w:color w:val="000000" w:themeColor="text1"/>
          <w:lang w:eastAsia="zh-CN"/>
        </w:rPr>
        <w:t>-</w:t>
      </w:r>
      <w:r w:rsidR="00D40783" w:rsidRPr="00641752">
        <w:rPr>
          <w:rFonts w:ascii="Book Antiqua" w:eastAsia="Book Antiqua" w:hAnsi="Book Antiqua" w:cs="Book Antiqua"/>
          <w:color w:val="000000" w:themeColor="text1"/>
        </w:rPr>
        <w:t>Ju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Zhou</w:t>
      </w:r>
      <w:r w:rsidR="00D40783"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Yu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ng</w:t>
      </w:r>
      <w:r w:rsidR="00D40783"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</w:t>
      </w:r>
      <w:r w:rsidR="00D40783" w:rsidRPr="00641752">
        <w:rPr>
          <w:rFonts w:ascii="Book Antiqua" w:hAnsi="Book Antiqua" w:cs="Book Antiqua"/>
          <w:color w:val="000000" w:themeColor="text1"/>
          <w:lang w:eastAsia="zh-CN"/>
        </w:rPr>
        <w:t>-</w:t>
      </w:r>
      <w:r w:rsidR="00D40783" w:rsidRPr="00641752">
        <w:rPr>
          <w:rFonts w:ascii="Book Antiqua" w:eastAsia="Book Antiqua" w:hAnsi="Book Antiqua" w:cs="Book Antiqua"/>
          <w:color w:val="000000" w:themeColor="text1"/>
        </w:rPr>
        <w:t>Ro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Zeng</w:t>
      </w:r>
      <w:r w:rsidR="00D40783"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Guang</w:t>
      </w:r>
      <w:proofErr w:type="spellEnd"/>
      <w:r w:rsidR="00D40783" w:rsidRPr="00641752">
        <w:rPr>
          <w:rFonts w:ascii="Book Antiqua" w:hAnsi="Book Antiqua" w:cs="Book Antiqua"/>
          <w:color w:val="000000" w:themeColor="text1"/>
          <w:lang w:eastAsia="zh-CN"/>
        </w:rPr>
        <w:t>-</w:t>
      </w:r>
      <w:r w:rsidR="00D40783" w:rsidRPr="00641752">
        <w:rPr>
          <w:rFonts w:ascii="Book Antiqua" w:eastAsia="Book Antiqua" w:hAnsi="Book Antiqua" w:cs="Book Antiqua"/>
          <w:color w:val="000000" w:themeColor="text1"/>
        </w:rPr>
        <w:t>To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ng</w:t>
      </w:r>
    </w:p>
    <w:p w14:paraId="628A00F1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63530E04" w14:textId="27F99CD5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Si</w:t>
      </w:r>
      <w:r w:rsidR="00D40783" w:rsidRPr="00641752">
        <w:rPr>
          <w:rFonts w:ascii="Book Antiqua" w:hAnsi="Book Antiqua" w:cs="Book Antiqua"/>
          <w:b/>
          <w:bCs/>
          <w:color w:val="000000" w:themeColor="text1"/>
          <w:lang w:eastAsia="zh-CN"/>
        </w:rPr>
        <w:t>-</w:t>
      </w:r>
      <w:r w:rsidRPr="00641752">
        <w:rPr>
          <w:rFonts w:ascii="Book Antiqua" w:eastAsia="Book Antiqua" w:hAnsi="Book Antiqua" w:cs="Book Antiqua"/>
          <w:b/>
          <w:bCs/>
          <w:caps/>
          <w:color w:val="000000" w:themeColor="text1"/>
        </w:rPr>
        <w:t>y</w:t>
      </w: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uan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Tang,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partm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astroenterolog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Xiangya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ospital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ntr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ou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niversit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angsh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410008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40783" w:rsidRPr="00641752">
        <w:rPr>
          <w:rFonts w:ascii="Book Antiqua" w:hAnsi="Book Antiqua" w:cs="Book Antiqua"/>
          <w:color w:val="000000" w:themeColor="text1"/>
          <w:lang w:eastAsia="zh-CN"/>
        </w:rPr>
        <w:t>Hunan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="00D40783" w:rsidRPr="00641752">
        <w:rPr>
          <w:rFonts w:ascii="Book Antiqua" w:hAnsi="Book Antiqua" w:cs="Book Antiqua"/>
          <w:color w:val="000000" w:themeColor="text1"/>
          <w:lang w:eastAsia="zh-CN"/>
        </w:rPr>
        <w:t>Province,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ina</w:t>
      </w:r>
    </w:p>
    <w:p w14:paraId="044DA1F3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5FEE2F50" w14:textId="623B6262" w:rsidR="00D40783" w:rsidRPr="00641752" w:rsidRDefault="00065357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bookmarkStart w:id="4" w:name="OLE_LINK5"/>
      <w:bookmarkStart w:id="5" w:name="OLE_LINK6"/>
      <w:r w:rsidRPr="00641752">
        <w:rPr>
          <w:rStyle w:val="dxebaseoffice2010blue"/>
          <w:rFonts w:ascii="Book Antiqua" w:hAnsi="Book Antiqua"/>
          <w:b/>
          <w:bCs/>
          <w:color w:val="000000" w:themeColor="text1"/>
        </w:rPr>
        <w:t>Pei-Jun</w:t>
      </w:r>
      <w:r w:rsidR="00641752">
        <w:rPr>
          <w:rStyle w:val="dxebaseoffice2010blue"/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b/>
          <w:bCs/>
          <w:color w:val="000000" w:themeColor="text1"/>
        </w:rPr>
        <w:t>Zhou,</w:t>
      </w:r>
      <w:r w:rsidR="00641752">
        <w:rPr>
          <w:rStyle w:val="dxebaseoffice2010blue"/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Cancer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Research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Institute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School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of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Basic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Medicine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Science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Central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South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University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School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of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Basic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Medicine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Science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Central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South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University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410008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Hunan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Province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China</w:t>
      </w:r>
    </w:p>
    <w:bookmarkEnd w:id="4"/>
    <w:bookmarkEnd w:id="5"/>
    <w:p w14:paraId="1384CDCB" w14:textId="01EF99DC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1735A54" w14:textId="1CAD8567" w:rsidR="00A77B3E" w:rsidRPr="00641752" w:rsidRDefault="008539B4" w:rsidP="00641752">
      <w:pPr>
        <w:spacing w:line="360" w:lineRule="auto"/>
        <w:jc w:val="both"/>
        <w:rPr>
          <w:rStyle w:val="dxebaseoffice2010blue"/>
          <w:rFonts w:ascii="Book Antiqua" w:hAnsi="Book Antiqua"/>
          <w:color w:val="000000" w:themeColor="text1"/>
          <w:lang w:eastAsia="zh-CN"/>
        </w:rPr>
      </w:pPr>
      <w:r w:rsidRPr="00641752">
        <w:rPr>
          <w:rStyle w:val="dxebaseoffice2010blue"/>
          <w:rFonts w:ascii="Book Antiqua" w:hAnsi="Book Antiqua"/>
          <w:b/>
          <w:bCs/>
          <w:color w:val="000000" w:themeColor="text1"/>
        </w:rPr>
        <w:t>Yu</w:t>
      </w:r>
      <w:r w:rsidR="00641752">
        <w:rPr>
          <w:rStyle w:val="dxebaseoffice2010blue"/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b/>
          <w:bCs/>
          <w:color w:val="000000" w:themeColor="text1"/>
        </w:rPr>
        <w:t>Meng,</w:t>
      </w:r>
      <w:r w:rsidR="00641752">
        <w:rPr>
          <w:rStyle w:val="dxebaseoffice2010blue"/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b/>
          <w:bCs/>
          <w:color w:val="000000" w:themeColor="text1"/>
        </w:rPr>
        <w:t>Fu-Rong</w:t>
      </w:r>
      <w:r w:rsidR="00641752">
        <w:rPr>
          <w:rStyle w:val="dxebaseoffice2010blue"/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b/>
          <w:bCs/>
          <w:color w:val="000000" w:themeColor="text1"/>
        </w:rPr>
        <w:t>Zeng,</w:t>
      </w:r>
      <w:r w:rsidR="00641752">
        <w:rPr>
          <w:rStyle w:val="dxebaseoffice2010blue"/>
          <w:rFonts w:ascii="Book Antiqua" w:hAnsi="Book Antiqua"/>
          <w:b/>
          <w:bCs/>
          <w:color w:val="000000" w:themeColor="text1"/>
        </w:rPr>
        <w:t xml:space="preserve"> </w:t>
      </w:r>
      <w:proofErr w:type="spellStart"/>
      <w:r w:rsidRPr="00641752">
        <w:rPr>
          <w:rStyle w:val="dxebaseoffice2010blue"/>
          <w:rFonts w:ascii="Book Antiqua" w:hAnsi="Book Antiqua"/>
          <w:b/>
          <w:bCs/>
          <w:color w:val="000000" w:themeColor="text1"/>
        </w:rPr>
        <w:t>Guang</w:t>
      </w:r>
      <w:proofErr w:type="spellEnd"/>
      <w:r w:rsidRPr="00641752">
        <w:rPr>
          <w:rStyle w:val="dxebaseoffice2010blue"/>
          <w:rFonts w:ascii="Book Antiqua" w:hAnsi="Book Antiqua"/>
          <w:b/>
          <w:bCs/>
          <w:color w:val="000000" w:themeColor="text1"/>
        </w:rPr>
        <w:t>-Tong</w:t>
      </w:r>
      <w:r w:rsidR="00641752">
        <w:rPr>
          <w:rStyle w:val="dxebaseoffice2010blue"/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b/>
          <w:bCs/>
          <w:color w:val="000000" w:themeColor="text1"/>
        </w:rPr>
        <w:t>Deng,</w:t>
      </w:r>
      <w:r w:rsidR="00641752">
        <w:rPr>
          <w:rStyle w:val="dxebaseoffice2010blue"/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Department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of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Dermatology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Style w:val="dxebaseoffice2010blue"/>
          <w:rFonts w:ascii="Book Antiqua" w:hAnsi="Book Antiqua"/>
          <w:color w:val="000000" w:themeColor="text1"/>
        </w:rPr>
        <w:t>Xiangya</w:t>
      </w:r>
      <w:proofErr w:type="spellEnd"/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Hospital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Central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South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University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Changsha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410008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Hunan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Province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bookmarkStart w:id="6" w:name="OLE_LINK219"/>
      <w:bookmarkStart w:id="7" w:name="OLE_LINK220"/>
      <w:r w:rsidRPr="00641752">
        <w:rPr>
          <w:rStyle w:val="dxebaseoffice2010blue"/>
          <w:rFonts w:ascii="Book Antiqua" w:hAnsi="Book Antiqua"/>
          <w:color w:val="000000" w:themeColor="text1"/>
        </w:rPr>
        <w:t>China</w:t>
      </w:r>
      <w:bookmarkEnd w:id="6"/>
      <w:bookmarkEnd w:id="7"/>
    </w:p>
    <w:p w14:paraId="214DCCF8" w14:textId="77777777" w:rsidR="008539B4" w:rsidRPr="00641752" w:rsidRDefault="008539B4" w:rsidP="00641752">
      <w:pPr>
        <w:spacing w:line="360" w:lineRule="auto"/>
        <w:jc w:val="both"/>
        <w:rPr>
          <w:rFonts w:ascii="Book Antiqua" w:hAnsi="Book Antiqua"/>
          <w:color w:val="000000" w:themeColor="text1"/>
          <w:lang w:eastAsia="zh-CN"/>
        </w:rPr>
      </w:pPr>
    </w:p>
    <w:p w14:paraId="315D1FA9" w14:textId="6A2B8AA5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Author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contributions: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Deng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G</w:t>
      </w:r>
      <w:r w:rsidR="00D40783" w:rsidRPr="00641752">
        <w:rPr>
          <w:rFonts w:ascii="Book Antiqua" w:hAnsi="Book Antiqua" w:cs="Book Antiqua"/>
          <w:color w:val="000000" w:themeColor="text1"/>
          <w:shd w:val="clear" w:color="auto" w:fill="FFFFFF"/>
          <w:lang w:eastAsia="zh-CN"/>
        </w:rPr>
        <w:t>T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Zeng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F</w:t>
      </w:r>
      <w:r w:rsidR="00D40783" w:rsidRPr="00641752">
        <w:rPr>
          <w:rFonts w:ascii="Book Antiqua" w:hAnsi="Book Antiqua" w:cs="Book Antiqua"/>
          <w:color w:val="000000" w:themeColor="text1"/>
          <w:shd w:val="clear" w:color="auto" w:fill="FFFFFF"/>
          <w:lang w:eastAsia="zh-CN"/>
        </w:rPr>
        <w:t>R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ang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</w:t>
      </w:r>
      <w:r w:rsidR="00D40783" w:rsidRPr="00641752">
        <w:rPr>
          <w:rFonts w:ascii="Book Antiqua" w:hAnsi="Book Antiqua" w:cs="Book Antiqua"/>
          <w:color w:val="000000" w:themeColor="text1"/>
          <w:shd w:val="clear" w:color="auto" w:fill="FFFFFF"/>
          <w:lang w:eastAsia="zh-CN"/>
        </w:rPr>
        <w:t>Y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designed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tudy;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ang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</w:t>
      </w:r>
      <w:r w:rsidR="00D40783" w:rsidRPr="00641752">
        <w:rPr>
          <w:rFonts w:ascii="Book Antiqua" w:hAnsi="Book Antiqua" w:cs="Book Antiqua"/>
          <w:color w:val="000000" w:themeColor="text1"/>
          <w:shd w:val="clear" w:color="auto" w:fill="FFFFFF"/>
          <w:lang w:eastAsia="zh-CN"/>
        </w:rPr>
        <w:t>Y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Zeng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F</w:t>
      </w:r>
      <w:r w:rsidR="00D40783" w:rsidRPr="00641752">
        <w:rPr>
          <w:rFonts w:ascii="Book Antiqua" w:hAnsi="Book Antiqua" w:cs="Book Antiqua"/>
          <w:color w:val="000000" w:themeColor="text1"/>
          <w:shd w:val="clear" w:color="auto" w:fill="FFFFFF"/>
          <w:lang w:eastAsia="zh-CN"/>
        </w:rPr>
        <w:t>R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wrote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manuscript;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Zhou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P</w:t>
      </w:r>
      <w:r w:rsidR="00D40783" w:rsidRPr="00641752">
        <w:rPr>
          <w:rFonts w:ascii="Book Antiqua" w:hAnsi="Book Antiqua" w:cs="Book Antiqua"/>
          <w:color w:val="000000" w:themeColor="text1"/>
          <w:shd w:val="clear" w:color="auto" w:fill="FFFFFF"/>
          <w:lang w:eastAsia="zh-CN"/>
        </w:rPr>
        <w:t>J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Meng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Y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revised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manuscript</w:t>
      </w:r>
      <w:r w:rsidR="00D40783" w:rsidRPr="00641752">
        <w:rPr>
          <w:rFonts w:ascii="Book Antiqua" w:hAnsi="Book Antiqua" w:cs="Book Antiqua"/>
          <w:color w:val="000000" w:themeColor="text1"/>
          <w:shd w:val="clear" w:color="auto" w:fill="FFFFFF"/>
          <w:lang w:eastAsia="zh-CN"/>
        </w:rPr>
        <w:t>;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ll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uthors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upported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tudy.</w:t>
      </w:r>
    </w:p>
    <w:p w14:paraId="5C945362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414FD142" w14:textId="6340D728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Supported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fellowship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China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Postdoctoral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cience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Foundation</w:t>
      </w:r>
      <w:r w:rsidR="00065357" w:rsidRPr="00641752">
        <w:rPr>
          <w:rFonts w:ascii="Book Antiqua" w:hAnsi="Book Antiqua" w:cs="Book Antiqua"/>
          <w:color w:val="000000" w:themeColor="text1"/>
          <w:shd w:val="clear" w:color="auto" w:fill="FFFFFF"/>
          <w:lang w:eastAsia="zh-CN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065357"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No.</w:t>
      </w:r>
      <w:r w:rsid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065357"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2020M682594</w:t>
      </w:r>
      <w:r w:rsidRPr="0064175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.</w:t>
      </w:r>
    </w:p>
    <w:p w14:paraId="2E1BB814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7871AEB4" w14:textId="6BA3955F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lastRenderedPageBreak/>
        <w:t>Corresponding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author: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proofErr w:type="spellStart"/>
      <w:r w:rsidR="008539B4" w:rsidRPr="00641752">
        <w:rPr>
          <w:rStyle w:val="dxebaseoffice2010blue"/>
          <w:rFonts w:ascii="Book Antiqua" w:hAnsi="Book Antiqua"/>
          <w:b/>
          <w:color w:val="000000" w:themeColor="text1"/>
        </w:rPr>
        <w:t>Guang</w:t>
      </w:r>
      <w:proofErr w:type="spellEnd"/>
      <w:r w:rsidR="008539B4" w:rsidRPr="00641752">
        <w:rPr>
          <w:rStyle w:val="dxebaseoffice2010blue"/>
          <w:rFonts w:ascii="Book Antiqua" w:hAnsi="Book Antiqua"/>
          <w:b/>
          <w:color w:val="000000" w:themeColor="text1"/>
        </w:rPr>
        <w:t>-Tong</w:t>
      </w:r>
      <w:r w:rsidR="00641752">
        <w:rPr>
          <w:rStyle w:val="dxebaseoffice2010blue"/>
          <w:rFonts w:ascii="Book Antiqua" w:hAnsi="Book Antiqua"/>
          <w:b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b/>
          <w:color w:val="000000" w:themeColor="text1"/>
        </w:rPr>
        <w:t>Deng,</w:t>
      </w:r>
      <w:r w:rsidR="00641752">
        <w:rPr>
          <w:rStyle w:val="dxebaseoffice2010blue"/>
          <w:rFonts w:ascii="Book Antiqua" w:hAnsi="Book Antiqua"/>
          <w:b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b/>
          <w:color w:val="000000" w:themeColor="text1"/>
        </w:rPr>
        <w:t>MD,</w:t>
      </w:r>
      <w:r w:rsidR="00641752">
        <w:rPr>
          <w:rStyle w:val="dxebaseoffice2010blue"/>
          <w:rFonts w:ascii="Book Antiqua" w:hAnsi="Book Antiqua"/>
          <w:b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b/>
          <w:color w:val="000000" w:themeColor="text1"/>
        </w:rPr>
        <w:t>Doctor,</w:t>
      </w:r>
      <w:r w:rsidR="00641752">
        <w:rPr>
          <w:rStyle w:val="dxebaseoffice2010blue"/>
          <w:rFonts w:ascii="Book Antiqua" w:hAnsi="Book Antiqua"/>
          <w:b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Department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of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Dermatology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proofErr w:type="spellStart"/>
      <w:r w:rsidR="008539B4" w:rsidRPr="00641752">
        <w:rPr>
          <w:rStyle w:val="dxebaseoffice2010blue"/>
          <w:rFonts w:ascii="Book Antiqua" w:hAnsi="Book Antiqua"/>
          <w:color w:val="000000" w:themeColor="text1"/>
        </w:rPr>
        <w:t>Xiangya</w:t>
      </w:r>
      <w:proofErr w:type="spellEnd"/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Hospital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Central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South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University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  <w:lang w:eastAsia="zh-CN"/>
        </w:rPr>
        <w:t>No.</w:t>
      </w:r>
      <w:r w:rsidR="00641752">
        <w:rPr>
          <w:rStyle w:val="dxebaseoffice2010blue"/>
          <w:rFonts w:ascii="Book Antiqua" w:hAnsi="Book Antiqua"/>
          <w:color w:val="000000" w:themeColor="text1"/>
          <w:lang w:eastAsia="zh-CN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87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proofErr w:type="spellStart"/>
      <w:r w:rsidR="008539B4" w:rsidRPr="00641752">
        <w:rPr>
          <w:rStyle w:val="dxebaseoffice2010blue"/>
          <w:rFonts w:ascii="Book Antiqua" w:hAnsi="Book Antiqua"/>
          <w:color w:val="000000" w:themeColor="text1"/>
        </w:rPr>
        <w:t>Xiangya</w:t>
      </w:r>
      <w:proofErr w:type="spellEnd"/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Road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proofErr w:type="spellStart"/>
      <w:r w:rsidR="008539B4" w:rsidRPr="00641752">
        <w:rPr>
          <w:rStyle w:val="dxebaseoffice2010blue"/>
          <w:rFonts w:ascii="Book Antiqua" w:hAnsi="Book Antiqua"/>
          <w:color w:val="000000" w:themeColor="text1"/>
        </w:rPr>
        <w:t>Kaifu</w:t>
      </w:r>
      <w:proofErr w:type="spellEnd"/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District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Changsha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410008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Hunan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Province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China.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="008539B4" w:rsidRPr="00641752">
        <w:rPr>
          <w:rStyle w:val="dxebaseoffice2010blue"/>
          <w:rFonts w:ascii="Book Antiqua" w:hAnsi="Book Antiqua"/>
          <w:color w:val="000000" w:themeColor="text1"/>
        </w:rPr>
        <w:t>dengguangtong@outlook.com</w:t>
      </w:r>
    </w:p>
    <w:p w14:paraId="3C482E9F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8314DB9" w14:textId="29524AA7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Received: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r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21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2021</w:t>
      </w:r>
    </w:p>
    <w:p w14:paraId="567F8261" w14:textId="6E76405C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  <w:lang w:eastAsia="zh-CN"/>
        </w:rPr>
      </w:pP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Revised: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065357" w:rsidRPr="00641752">
        <w:rPr>
          <w:rFonts w:ascii="Book Antiqua" w:hAnsi="Book Antiqua" w:cs="Book Antiqua"/>
          <w:bCs/>
          <w:color w:val="000000" w:themeColor="text1"/>
          <w:lang w:eastAsia="zh-CN"/>
        </w:rPr>
        <w:t>May</w:t>
      </w:r>
      <w:r w:rsidR="00641752">
        <w:rPr>
          <w:rFonts w:ascii="Book Antiqua" w:hAnsi="Book Antiqua" w:cs="Book Antiqua"/>
          <w:bCs/>
          <w:color w:val="000000" w:themeColor="text1"/>
          <w:lang w:eastAsia="zh-CN"/>
        </w:rPr>
        <w:t xml:space="preserve"> </w:t>
      </w:r>
      <w:r w:rsidR="00065357" w:rsidRPr="00641752">
        <w:rPr>
          <w:rFonts w:ascii="Book Antiqua" w:hAnsi="Book Antiqua" w:cs="Book Antiqua"/>
          <w:bCs/>
          <w:color w:val="000000" w:themeColor="text1"/>
          <w:lang w:eastAsia="zh-CN"/>
        </w:rPr>
        <w:t>17,</w:t>
      </w:r>
      <w:r w:rsidR="00641752">
        <w:rPr>
          <w:rFonts w:ascii="Book Antiqua" w:hAnsi="Book Antiqua" w:cs="Book Antiqua"/>
          <w:bCs/>
          <w:color w:val="000000" w:themeColor="text1"/>
          <w:lang w:eastAsia="zh-CN"/>
        </w:rPr>
        <w:t xml:space="preserve"> </w:t>
      </w:r>
      <w:r w:rsidR="00065357" w:rsidRPr="00641752">
        <w:rPr>
          <w:rFonts w:ascii="Book Antiqua" w:hAnsi="Book Antiqua" w:cs="Book Antiqua"/>
          <w:bCs/>
          <w:color w:val="000000" w:themeColor="text1"/>
          <w:lang w:eastAsia="zh-CN"/>
        </w:rPr>
        <w:t>2021</w:t>
      </w:r>
    </w:p>
    <w:p w14:paraId="74B9AAB6" w14:textId="6090CC3B" w:rsidR="00A77B3E" w:rsidRPr="008B61C6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  <w:lang w:eastAsia="zh-CN"/>
        </w:rPr>
      </w:pP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Accepted:</w:t>
      </w:r>
      <w:ins w:id="8" w:author="Liansheng Ma" w:date="2021-12-21T13:55:00Z">
        <w:r w:rsidR="00833C06" w:rsidRPr="00833C06">
          <w:t xml:space="preserve"> </w:t>
        </w:r>
        <w:r w:rsidR="00833C06" w:rsidRPr="00833C06">
          <w:rPr>
            <w:rFonts w:ascii="Book Antiqua" w:eastAsia="Book Antiqua" w:hAnsi="Book Antiqua" w:cs="Book Antiqua"/>
            <w:b/>
            <w:bCs/>
            <w:color w:val="000000" w:themeColor="text1"/>
          </w:rPr>
          <w:t>December 21, 2021</w:t>
        </w:r>
      </w:ins>
    </w:p>
    <w:p w14:paraId="11D70267" w14:textId="4F409382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Published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online:</w:t>
      </w:r>
    </w:p>
    <w:p w14:paraId="0083EDAF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  <w:sectPr w:rsidR="00A77B3E" w:rsidRPr="00641752">
          <w:foot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041F1E5" w14:textId="77777777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color w:val="000000" w:themeColor="text1"/>
        </w:rPr>
        <w:lastRenderedPageBreak/>
        <w:t>Abstract</w:t>
      </w:r>
    </w:p>
    <w:p w14:paraId="5CE9B52F" w14:textId="04EF1287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c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40783" w:rsidRPr="00641752">
        <w:rPr>
          <w:rFonts w:ascii="Book Antiqua" w:hAnsi="Book Antiqua" w:cs="Book Antiqua"/>
          <w:color w:val="000000" w:themeColor="text1"/>
          <w:lang w:eastAsia="zh-CN"/>
        </w:rPr>
        <w:t>(GC)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s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rio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re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orldwid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nfavora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no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in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u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at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agno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imi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rapie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refor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eci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lecula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assific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ar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tenti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arge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quir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agno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eatment</w:t>
      </w:r>
      <w:r w:rsidR="00D97D99"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40783"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mplic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eterogeneo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ature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cumula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viden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dicat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lay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vit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o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rcinogene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ress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clu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dification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n-co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NA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iomarke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rug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urrent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nd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tens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valu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nsu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ffici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in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tili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40783"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view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ke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ter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nc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chanism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mmariz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40783"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c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tegr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is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inding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40783"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nch-to-bedsid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om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ivot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ter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in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acti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s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scrib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vaca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iel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ai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vestigation.</w:t>
      </w:r>
    </w:p>
    <w:p w14:paraId="0CD8ACF6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6F700785" w14:textId="6FCB5F71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Key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Words: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cer;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s;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difications;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;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n-co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NAs</w:t>
      </w:r>
    </w:p>
    <w:p w14:paraId="37DD7553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5946DD4B" w14:textId="0D4F6D2A" w:rsidR="00A77B3E" w:rsidRPr="00641752" w:rsidRDefault="008539B4" w:rsidP="00641752">
      <w:pPr>
        <w:spacing w:line="360" w:lineRule="auto"/>
        <w:jc w:val="both"/>
        <w:rPr>
          <w:rStyle w:val="dxebaseoffice2010blue"/>
          <w:rFonts w:ascii="Book Antiqua" w:hAnsi="Book Antiqua"/>
          <w:color w:val="000000" w:themeColor="text1"/>
          <w:lang w:eastAsia="zh-CN"/>
        </w:rPr>
      </w:pPr>
      <w:r w:rsidRPr="00641752">
        <w:rPr>
          <w:rStyle w:val="dxebaseoffice2010blue"/>
          <w:rFonts w:ascii="Book Antiqua" w:hAnsi="Book Antiqua"/>
          <w:color w:val="000000" w:themeColor="text1"/>
        </w:rPr>
        <w:t>Tang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SY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Zhou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PJ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Meng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Y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Zeng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FR,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Deng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GT.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Gastric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cancer: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An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epigenetic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view.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i/>
          <w:iCs/>
          <w:color w:val="000000" w:themeColor="text1"/>
        </w:rPr>
        <w:t>World</w:t>
      </w:r>
      <w:r w:rsidR="00641752">
        <w:rPr>
          <w:rStyle w:val="dxebaseoffice2010blue"/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i/>
          <w:iCs/>
          <w:color w:val="000000" w:themeColor="text1"/>
        </w:rPr>
        <w:t>J</w:t>
      </w:r>
      <w:r w:rsidR="00641752">
        <w:rPr>
          <w:rStyle w:val="dxebaseoffice2010blue"/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Style w:val="dxebaseoffice2010blue"/>
          <w:rFonts w:ascii="Book Antiqua" w:hAnsi="Book Antiqua"/>
          <w:i/>
          <w:iCs/>
          <w:color w:val="000000" w:themeColor="text1"/>
        </w:rPr>
        <w:t>Gastrointest</w:t>
      </w:r>
      <w:proofErr w:type="spellEnd"/>
      <w:r w:rsidR="00641752">
        <w:rPr>
          <w:rStyle w:val="dxebaseoffice2010blue"/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i/>
          <w:iCs/>
          <w:color w:val="000000" w:themeColor="text1"/>
        </w:rPr>
        <w:t>Oncol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2021;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In</w:t>
      </w:r>
      <w:r w:rsidR="00641752">
        <w:rPr>
          <w:rStyle w:val="dxebaseoffice2010blue"/>
          <w:rFonts w:ascii="Book Antiqua" w:hAnsi="Book Antiqua"/>
          <w:color w:val="000000" w:themeColor="text1"/>
        </w:rPr>
        <w:t xml:space="preserve"> </w:t>
      </w:r>
      <w:r w:rsidRPr="00641752">
        <w:rPr>
          <w:rStyle w:val="dxebaseoffice2010blue"/>
          <w:rFonts w:ascii="Book Antiqua" w:hAnsi="Book Antiqua"/>
          <w:color w:val="000000" w:themeColor="text1"/>
        </w:rPr>
        <w:t>press</w:t>
      </w:r>
    </w:p>
    <w:p w14:paraId="314360FD" w14:textId="77777777" w:rsidR="008539B4" w:rsidRPr="00641752" w:rsidRDefault="008539B4" w:rsidP="00641752">
      <w:pPr>
        <w:spacing w:line="360" w:lineRule="auto"/>
        <w:jc w:val="both"/>
        <w:rPr>
          <w:rFonts w:ascii="Book Antiqua" w:hAnsi="Book Antiqua"/>
          <w:color w:val="000000" w:themeColor="text1"/>
          <w:lang w:eastAsia="zh-CN"/>
        </w:rPr>
      </w:pPr>
    </w:p>
    <w:p w14:paraId="0EA461BD" w14:textId="6345E69A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Core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Tip: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lay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vit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o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rcinogene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ression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view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ke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ter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nc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chanism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mmariz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cer.</w:t>
      </w:r>
    </w:p>
    <w:p w14:paraId="53463AD1" w14:textId="0E984DDA" w:rsidR="008539B4" w:rsidRPr="00641752" w:rsidRDefault="008539B4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br w:type="page"/>
      </w:r>
    </w:p>
    <w:p w14:paraId="484B55BE" w14:textId="77777777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lastRenderedPageBreak/>
        <w:t>INTRODUCTION</w:t>
      </w:r>
    </w:p>
    <w:p w14:paraId="0D25307E" w14:textId="47D2B708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c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GC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mm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ligna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umo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gest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c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ank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if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ea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u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rbidi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co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ea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u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rtali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orldwid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s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rio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re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um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being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1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iden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ou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a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i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clu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ina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Jap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Kore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por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gh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isk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2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u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unconspicuou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ymptom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ar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ag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n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ien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ir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agnos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dvanc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compani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um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filtr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astasi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spit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mbin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eatm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rger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emotherap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adiotherap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ometim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arge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97D99" w:rsidRPr="00641752">
        <w:rPr>
          <w:rFonts w:ascii="Book Antiqua" w:eastAsia="Book Antiqua" w:hAnsi="Book Antiqua" w:cs="Book Antiqua"/>
          <w:color w:val="000000" w:themeColor="text1"/>
        </w:rPr>
        <w:t>therap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mmunotherap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i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how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no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5-yea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vera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rviv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es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30</w:t>
      </w:r>
      <w:proofErr w:type="gramStart"/>
      <w:r w:rsidR="00D97D99" w:rsidRPr="00641752">
        <w:rPr>
          <w:rFonts w:ascii="Book Antiqua" w:eastAsia="Book Antiqua" w:hAnsi="Book Antiqua" w:cs="Book Antiqua"/>
          <w:color w:val="000000" w:themeColor="text1"/>
        </w:rPr>
        <w:t>%</w:t>
      </w:r>
      <w:r w:rsidR="00D97D99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065357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3,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4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urrent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out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creen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ndoscop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log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amina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stl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vas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t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infu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ient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refor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velopm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ew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ternat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od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creening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agno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eatm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re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in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gnificance.</w:t>
      </w:r>
    </w:p>
    <w:p w14:paraId="66C21CC6" w14:textId="4DD1673D" w:rsidR="00A77B3E" w:rsidRPr="00641752" w:rsidRDefault="00790B83" w:rsidP="00641752">
      <w:pPr>
        <w:spacing w:line="360" w:lineRule="auto"/>
        <w:ind w:firstLine="240"/>
        <w:jc w:val="both"/>
        <w:rPr>
          <w:rFonts w:ascii="Book Antiqua" w:eastAsia="Book Antiqua" w:hAnsi="Book Antiqua" w:cs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Epigenetic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830EC" w:rsidRPr="00641752">
        <w:rPr>
          <w:rFonts w:ascii="Book Antiqua" w:eastAsia="Book Antiqua" w:hAnsi="Book Antiqua" w:cs="Book Antiqua"/>
          <w:color w:val="000000" w:themeColor="text1"/>
        </w:rPr>
        <w:t>illustrat</w:t>
      </w:r>
      <w:r w:rsidRPr="00641752">
        <w:rPr>
          <w:rFonts w:ascii="Book Antiqua" w:eastAsia="Book Antiqua" w:hAnsi="Book Antiqua" w:cs="Book Antiqua"/>
          <w:color w:val="000000" w:themeColor="text1"/>
        </w:rPr>
        <w:t>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soci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agno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eatm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ient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gh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mplic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eterogeneo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atu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t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tical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vid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amili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porad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sease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amili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830EC" w:rsidRPr="00641752">
        <w:rPr>
          <w:rFonts w:ascii="Book Antiqua" w:eastAsia="Book Antiqua" w:hAnsi="Book Antiqua" w:cs="Book Antiqua"/>
          <w:color w:val="000000" w:themeColor="text1"/>
        </w:rPr>
        <w:t>constitu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bou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10%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ient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o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nec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alteration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5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97D99" w:rsidRPr="00641752">
        <w:rPr>
          <w:rFonts w:ascii="Book Antiqua" w:eastAsia="Book Antiqua" w:hAnsi="Book Antiqua" w:cs="Book Antiqua"/>
          <w:color w:val="000000" w:themeColor="text1"/>
        </w:rPr>
        <w:t>S</w:t>
      </w:r>
      <w:r w:rsidRPr="00641752">
        <w:rPr>
          <w:rFonts w:ascii="Book Antiqua" w:eastAsia="Book Antiqua" w:hAnsi="Book Antiqua" w:cs="Book Antiqua"/>
          <w:color w:val="000000" w:themeColor="text1"/>
        </w:rPr>
        <w:t>porad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90%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arge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539B4" w:rsidRPr="00641752">
        <w:rPr>
          <w:rFonts w:ascii="Book Antiqua" w:eastAsia="Book Antiqua" w:hAnsi="Book Antiqua" w:cs="Book Antiqua"/>
          <w:i/>
          <w:caps/>
          <w:color w:val="000000" w:themeColor="text1"/>
        </w:rPr>
        <w:t>h</w:t>
      </w:r>
      <w:r w:rsidR="008539B4" w:rsidRPr="00641752">
        <w:rPr>
          <w:rFonts w:ascii="Book Antiqua" w:eastAsia="Book Antiqua" w:hAnsi="Book Antiqua" w:cs="Book Antiqua"/>
          <w:i/>
          <w:color w:val="000000" w:themeColor="text1"/>
        </w:rPr>
        <w:t>elicobacter</w:t>
      </w:r>
      <w:r w:rsidR="0064175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="008539B4" w:rsidRPr="00641752">
        <w:rPr>
          <w:rFonts w:ascii="Book Antiqua" w:eastAsia="Book Antiqua" w:hAnsi="Book Antiqua" w:cs="Book Antiqua"/>
          <w:i/>
          <w:color w:val="000000" w:themeColor="text1"/>
        </w:rPr>
        <w:t>pylori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539B4" w:rsidRPr="00641752">
        <w:rPr>
          <w:rFonts w:ascii="Book Antiqua" w:hAnsi="Book Antiqua" w:cs="Book Antiqua"/>
          <w:color w:val="000000" w:themeColor="text1"/>
          <w:lang w:eastAsia="zh-CN"/>
        </w:rPr>
        <w:t>(</w:t>
      </w:r>
      <w:r w:rsidR="008539B4" w:rsidRPr="00641752">
        <w:rPr>
          <w:rFonts w:ascii="Book Antiqua" w:eastAsia="Book Antiqua" w:hAnsi="Book Antiqua" w:cs="Book Antiqua"/>
          <w:i/>
          <w:color w:val="000000" w:themeColor="text1"/>
        </w:rPr>
        <w:t>H.</w:t>
      </w:r>
      <w:r w:rsidR="0064175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="008539B4" w:rsidRPr="00641752">
        <w:rPr>
          <w:rFonts w:ascii="Book Antiqua" w:eastAsia="Book Antiqua" w:hAnsi="Book Antiqua" w:cs="Book Antiqua"/>
          <w:i/>
          <w:color w:val="000000" w:themeColor="text1"/>
        </w:rPr>
        <w:t>pylori</w:t>
      </w:r>
      <w:r w:rsidR="008539B4" w:rsidRPr="00641752">
        <w:rPr>
          <w:rFonts w:ascii="Book Antiqua" w:hAnsi="Book Antiqua" w:cs="Book Antiqua"/>
          <w:color w:val="000000" w:themeColor="text1"/>
          <w:lang w:eastAsia="zh-CN"/>
        </w:rPr>
        <w:t>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fec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830EC" w:rsidRPr="00641752">
        <w:rPr>
          <w:rFonts w:ascii="Book Antiqua" w:eastAsia="Book Antiqua" w:hAnsi="Book Antiqua" w:cs="Book Antiqua"/>
          <w:color w:val="000000" w:themeColor="text1"/>
        </w:rPr>
        <w:t>evolve</w:t>
      </w:r>
      <w:r w:rsidRPr="00641752">
        <w:rPr>
          <w:rFonts w:ascii="Book Antiqua" w:eastAsia="Book Antiqua" w:hAnsi="Book Antiqua" w:cs="Book Antiqua"/>
          <w:color w:val="000000" w:themeColor="text1"/>
        </w:rPr>
        <w:t>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on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de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ron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flamma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troph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testi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aplasia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ysplasi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inal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denocarcinoma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aracteriz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ypical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ter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u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F77C2">
        <w:rPr>
          <w:rFonts w:ascii="Book Antiqua" w:eastAsia="Book Antiqua" w:hAnsi="Book Antiqua" w:cs="Book Antiqua"/>
          <w:color w:val="000000" w:themeColor="text1"/>
        </w:rPr>
        <w:t xml:space="preserve">scarce </w:t>
      </w:r>
      <w:r w:rsidRPr="00641752">
        <w:rPr>
          <w:rFonts w:ascii="Book Antiqua" w:eastAsia="Book Antiqua" w:hAnsi="Book Antiqua" w:cs="Book Antiqua"/>
          <w:color w:val="000000" w:themeColor="text1"/>
        </w:rPr>
        <w:t>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ang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ros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v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97D99" w:rsidRPr="00641752">
        <w:rPr>
          <w:rFonts w:ascii="Book Antiqua" w:eastAsia="Book Antiqua" w:hAnsi="Book Antiqua" w:cs="Book Antiqua"/>
          <w:color w:val="000000" w:themeColor="text1"/>
        </w:rPr>
        <w:t>stages</w:t>
      </w:r>
      <w:r w:rsidR="00D97D99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6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api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res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omic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eci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lecula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assific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ward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em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dmira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ear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in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dicine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2014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c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om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tl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dentifi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u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lecula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btyp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clu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stein–Bar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vir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EBV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sociated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crosatellit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sta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MSI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romosom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stabili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CIN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genomically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a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GS</w:t>
      </w:r>
      <w:proofErr w:type="gramStart"/>
      <w:r w:rsidR="00E53DF4" w:rsidRPr="00641752">
        <w:rPr>
          <w:rFonts w:ascii="Book Antiqua" w:eastAsia="Book Antiqua" w:hAnsi="Book Antiqua" w:cs="Book Antiqua"/>
          <w:color w:val="000000" w:themeColor="text1"/>
        </w:rPr>
        <w:t>)</w:t>
      </w:r>
      <w:r w:rsidR="00E53DF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7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pparentl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a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om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a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yp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8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mo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u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asse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SI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ien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vera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no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owe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requenc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curren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g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ciden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ut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ien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BV-subtyp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soci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stein-Bar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vir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fec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treme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g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atu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334E8">
        <w:rPr>
          <w:rFonts w:ascii="Book Antiqua" w:eastAsia="Book Antiqua" w:hAnsi="Book Antiqua" w:cs="Book Antiqua"/>
          <w:color w:val="000000" w:themeColor="text1"/>
        </w:rPr>
        <w:lastRenderedPageBreak/>
        <w:t xml:space="preserve">patients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C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subtyp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large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propor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830EC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830EC"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mo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pr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chromosom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diseas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su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chromosom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rearrangem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53DF4" w:rsidRPr="00641752">
        <w:rPr>
          <w:rFonts w:ascii="Book Antiqua" w:eastAsia="Book Antiqua" w:hAnsi="Book Antiqua" w:cs="Book Antiqua"/>
          <w:color w:val="000000" w:themeColor="text1"/>
        </w:rPr>
        <w:t>aberration.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="00D830EC" w:rsidRPr="00641752">
        <w:rPr>
          <w:rFonts w:ascii="Book Antiqua" w:hAnsi="Book Antiqua" w:cs="Book Antiqua"/>
          <w:color w:val="000000" w:themeColor="text1"/>
          <w:lang w:eastAsia="zh-CN"/>
        </w:rPr>
        <w:t>R</w:t>
      </w:r>
      <w:r w:rsidRPr="00641752">
        <w:rPr>
          <w:rFonts w:ascii="Book Antiqua" w:eastAsia="Book Antiqua" w:hAnsi="Book Antiqua" w:cs="Book Antiqua"/>
          <w:color w:val="000000" w:themeColor="text1"/>
        </w:rPr>
        <w:t>adical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stinc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in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utcom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830EC"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830EC" w:rsidRPr="00641752">
        <w:rPr>
          <w:rFonts w:ascii="Book Antiqua" w:eastAsia="Book Antiqua" w:hAnsi="Book Antiqua" w:cs="Book Antiqua"/>
          <w:color w:val="000000" w:themeColor="text1"/>
        </w:rPr>
        <w:t>presen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830EC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830EC" w:rsidRPr="00641752">
        <w:rPr>
          <w:rFonts w:ascii="Book Antiqua" w:eastAsia="Book Antiqua" w:hAnsi="Book Antiqua" w:cs="Book Antiqua"/>
          <w:color w:val="000000" w:themeColor="text1"/>
        </w:rPr>
        <w:t>differ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830EC" w:rsidRPr="00641752">
        <w:rPr>
          <w:rFonts w:ascii="Book Antiqua" w:eastAsia="Book Antiqua" w:hAnsi="Book Antiqua" w:cs="Book Antiqua"/>
          <w:color w:val="000000" w:themeColor="text1"/>
        </w:rPr>
        <w:t>subtypes.</w:t>
      </w:r>
    </w:p>
    <w:p w14:paraId="3FD6D150" w14:textId="021DAA87" w:rsidR="00A77B3E" w:rsidRPr="00641752" w:rsidRDefault="00790B83" w:rsidP="00641752">
      <w:pPr>
        <w:spacing w:line="360" w:lineRule="auto"/>
        <w:ind w:firstLine="240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view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in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plo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ro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view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mmariz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ke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ter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nc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chanism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speci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atten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dific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latio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inding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uid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ward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tt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in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tility.</w:t>
      </w:r>
    </w:p>
    <w:p w14:paraId="2F28CDCB" w14:textId="77777777" w:rsidR="00A77B3E" w:rsidRPr="00641752" w:rsidRDefault="00A77B3E" w:rsidP="00641752">
      <w:pPr>
        <w:spacing w:line="360" w:lineRule="auto"/>
        <w:ind w:firstLine="240"/>
        <w:jc w:val="both"/>
        <w:rPr>
          <w:rFonts w:ascii="Book Antiqua" w:hAnsi="Book Antiqua"/>
          <w:color w:val="000000" w:themeColor="text1"/>
        </w:rPr>
      </w:pPr>
    </w:p>
    <w:p w14:paraId="4B6BB585" w14:textId="3DD06028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HISTONE</w:t>
      </w:r>
      <w:r w:rsidR="0064175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MODIFICATIONS</w:t>
      </w:r>
    </w:p>
    <w:p w14:paraId="7E1F81CF" w14:textId="5774DA1C" w:rsidR="00A77B3E" w:rsidRPr="00641752" w:rsidRDefault="00790B83" w:rsidP="00641752">
      <w:pPr>
        <w:spacing w:line="360" w:lineRule="auto"/>
        <w:jc w:val="both"/>
        <w:rPr>
          <w:rFonts w:ascii="Book Antiqua" w:eastAsia="Book Antiqua" w:hAnsi="Book Antiqua" w:cs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Nucleosom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j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ni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romati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sis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rapp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ctam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m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w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pi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2A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2B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4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protein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9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a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tai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cessi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min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ermi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ai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ysin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ginin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r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reon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idue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t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difi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st-translational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ces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ll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sttranslatio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dific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PTMs)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udi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how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TM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in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clu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etyla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hosphor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biquitin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volv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vario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hophysiolog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ula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nc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rcinogenesi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flamm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thelial-mesenchym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i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Fig</w:t>
      </w:r>
      <w:r w:rsidR="008539B4" w:rsidRPr="00641752">
        <w:rPr>
          <w:rFonts w:ascii="Book Antiqua" w:hAnsi="Book Antiqua" w:cs="Book Antiqua"/>
          <w:color w:val="000000" w:themeColor="text1"/>
          <w:lang w:eastAsia="zh-CN"/>
        </w:rPr>
        <w:t>ure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proofErr w:type="gramStart"/>
      <w:r w:rsidR="003135CD" w:rsidRPr="00641752">
        <w:rPr>
          <w:rFonts w:ascii="Book Antiqua" w:eastAsia="Book Antiqua" w:hAnsi="Book Antiqua" w:cs="Book Antiqua"/>
          <w:color w:val="000000" w:themeColor="text1"/>
        </w:rPr>
        <w:t>1)</w:t>
      </w:r>
      <w:r w:rsidR="003135CD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10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rec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year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som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new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modification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su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="003135CD" w:rsidRPr="00641752">
        <w:rPr>
          <w:rFonts w:ascii="Book Antiqua" w:eastAsia="Book Antiqua" w:hAnsi="Book Antiqua" w:cs="Book Antiqua"/>
          <w:color w:val="000000" w:themeColor="text1"/>
        </w:rPr>
        <w:t>succinylation</w:t>
      </w:r>
      <w:proofErr w:type="spellEnd"/>
      <w:r w:rsidR="003135CD"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="003135CD" w:rsidRPr="00641752">
        <w:rPr>
          <w:rFonts w:ascii="Book Antiqua" w:eastAsia="Book Antiqua" w:hAnsi="Book Antiqua" w:cs="Book Antiqua"/>
          <w:color w:val="000000" w:themeColor="text1"/>
        </w:rPr>
        <w:t>sumoylation</w:t>
      </w:r>
      <w:proofErr w:type="spellEnd"/>
      <w:r w:rsidR="003135CD"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="003135CD" w:rsidRPr="00641752">
        <w:rPr>
          <w:rFonts w:ascii="Book Antiqua" w:eastAsia="Book Antiqua" w:hAnsi="Book Antiqua" w:cs="Book Antiqua"/>
          <w:color w:val="000000" w:themeColor="text1"/>
        </w:rPr>
        <w:t>butyrylation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crotonyla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ha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be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discover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occurren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prog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oth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gastrointesti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tumor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su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esophageal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colorectal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hepatocarcinoma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iv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cancer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11-14]</w:t>
      </w:r>
      <w:r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provid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ew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Pr="00641752">
        <w:rPr>
          <w:rFonts w:ascii="Book Antiqua" w:eastAsia="Book Antiqua" w:hAnsi="Book Antiqua" w:cs="Book Antiqua"/>
          <w:color w:val="000000" w:themeColor="text1"/>
        </w:rPr>
        <w:t>sigh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nc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chanism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v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therapeu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tenti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c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agno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eatment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tabl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o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ew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yp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dific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ma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vaca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iel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re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novat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teres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830EC" w:rsidRPr="00641752">
        <w:rPr>
          <w:rFonts w:ascii="Book Antiqua" w:eastAsia="Book Antiqua" w:hAnsi="Book Antiqua" w:cs="Book Antiqua"/>
          <w:color w:val="000000" w:themeColor="text1"/>
        </w:rPr>
        <w:t>fiel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plo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830EC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830EC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830EC" w:rsidRPr="00641752">
        <w:rPr>
          <w:rFonts w:ascii="Book Antiqua" w:eastAsia="Book Antiqua" w:hAnsi="Book Antiqua" w:cs="Book Antiqua"/>
          <w:color w:val="000000" w:themeColor="text1"/>
        </w:rPr>
        <w:t>nea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830EC" w:rsidRPr="00641752">
        <w:rPr>
          <w:rFonts w:ascii="Book Antiqua" w:eastAsia="Book Antiqua" w:hAnsi="Book Antiqua" w:cs="Book Antiqua"/>
          <w:color w:val="000000" w:themeColor="text1"/>
        </w:rPr>
        <w:t>future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</w:p>
    <w:p w14:paraId="19C3E1E1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0ABD3C00" w14:textId="0DD1A99A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i/>
          <w:iCs/>
          <w:color w:val="000000" w:themeColor="text1"/>
          <w:shd w:val="clear" w:color="auto" w:fill="FFFFFF"/>
        </w:rPr>
        <w:t>Histone</w:t>
      </w:r>
      <w:r w:rsidR="00641752">
        <w:rPr>
          <w:rFonts w:ascii="Book Antiqua" w:eastAsia="Book Antiqua" w:hAnsi="Book Antiqua" w:cs="Book Antiqua"/>
          <w:b/>
          <w:bCs/>
          <w:i/>
          <w:iCs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i/>
          <w:iCs/>
          <w:color w:val="000000" w:themeColor="text1"/>
          <w:shd w:val="clear" w:color="auto" w:fill="FFFFFF"/>
        </w:rPr>
        <w:t>acetylation</w:t>
      </w:r>
    </w:p>
    <w:p w14:paraId="18B37583" w14:textId="2866D577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mm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for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TM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et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way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ccu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-termi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ys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idu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4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35CD"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soci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romat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modeling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gu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crip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pair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et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lastRenderedPageBreak/>
        <w:t>catalyz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etyla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HATs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fer</w:t>
      </w:r>
      <w:r w:rsidR="00D830EC" w:rsidRPr="00641752">
        <w:rPr>
          <w:rFonts w:ascii="Book Antiqua" w:eastAsia="Book Antiqua" w:hAnsi="Book Antiqua" w:cs="Book Antiqua"/>
          <w:color w:val="000000" w:themeColor="text1"/>
        </w:rPr>
        <w:t>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ety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ieti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ro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enzym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ys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idue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pe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romat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ructu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k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cessi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criptio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actor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tiva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cription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stead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acetyla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HDACs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mov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ety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roup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ro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ul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</w:t>
      </w:r>
      <w:r w:rsidR="00D2530A" w:rsidRPr="00641752">
        <w:rPr>
          <w:rFonts w:ascii="Book Antiqua" w:eastAsia="Book Antiqua" w:hAnsi="Book Antiqua" w:cs="Book Antiqua"/>
          <w:color w:val="000000" w:themeColor="text1"/>
        </w:rPr>
        <w:t>p</w:t>
      </w:r>
      <w:r w:rsidRPr="00641752">
        <w:rPr>
          <w:rFonts w:ascii="Book Antiqua" w:eastAsia="Book Antiqua" w:hAnsi="Book Antiqua" w:cs="Book Antiqua"/>
          <w:color w:val="000000" w:themeColor="text1"/>
        </w:rPr>
        <w:t>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cription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si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re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amil</w:t>
      </w:r>
      <w:r w:rsidR="00D2530A" w:rsidRPr="00641752">
        <w:rPr>
          <w:rFonts w:ascii="Book Antiqua" w:eastAsia="Book Antiqua" w:hAnsi="Book Antiqua" w:cs="Book Antiqua"/>
          <w:color w:val="000000" w:themeColor="text1"/>
        </w:rPr>
        <w:t>i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clu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N5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Y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300/CBP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DAC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ta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u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ass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clu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yp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HDA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1,2,3,8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yp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I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HDA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4,7,9,10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yp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II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SIR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1-7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yp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V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HDA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2530A" w:rsidRPr="00641752">
        <w:rPr>
          <w:rFonts w:ascii="Book Antiqua" w:eastAsia="Book Antiqua" w:hAnsi="Book Antiqua" w:cs="Book Antiqua"/>
          <w:color w:val="000000" w:themeColor="text1"/>
        </w:rPr>
        <w:t>11)</w:t>
      </w:r>
      <w:r w:rsidR="00D2530A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r w:rsidR="008539B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15,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16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versi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et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acet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cess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in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acilitat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tiva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co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p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lenc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um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ppress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2530A" w:rsidRPr="00641752">
        <w:rPr>
          <w:rFonts w:ascii="Book Antiqua" w:eastAsia="Book Antiqua" w:hAnsi="Book Antiqua" w:cs="Book Antiqua"/>
          <w:color w:val="000000" w:themeColor="text1"/>
        </w:rPr>
        <w:t>expression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</w:p>
    <w:p w14:paraId="37AFEE31" w14:textId="159BADA6" w:rsidR="00A77B3E" w:rsidRPr="00641752" w:rsidRDefault="00E52FD5" w:rsidP="00641752">
      <w:pPr>
        <w:spacing w:line="360" w:lineRule="auto"/>
        <w:ind w:firstLine="240"/>
        <w:jc w:val="both"/>
        <w:rPr>
          <w:rFonts w:ascii="Book Antiqua" w:hAnsi="Book Antiqua" w:cs="Book Antiqua"/>
          <w:color w:val="000000" w:themeColor="text1"/>
          <w:lang w:eastAsia="zh-CN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Studi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veal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g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K9A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sit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soci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ndifferenti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40783"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gges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no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="00D40783"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17]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Further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BMP8B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w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igh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xpress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issu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th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djac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norm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issue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reduc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cet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eve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BMP8B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oci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3K9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4K16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fluenc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evelopm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poor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ifferenti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="00790B83" w:rsidRPr="00641752">
        <w:rPr>
          <w:rFonts w:ascii="Book Antiqua" w:eastAsia="Book Antiqua" w:hAnsi="Book Antiqua" w:cs="Book Antiqua"/>
          <w:color w:val="000000" w:themeColor="text1"/>
        </w:rPr>
        <w:t>tumors</w:t>
      </w:r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18]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an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en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nco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ATs</w:t>
      </w:r>
      <w:r w:rsidR="000B1F70"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B1F70" w:rsidRPr="00641752">
        <w:rPr>
          <w:rFonts w:ascii="Book Antiqua" w:eastAsia="Book Antiqua" w:hAnsi="Book Antiqua" w:cs="Book Antiqua"/>
          <w:color w:val="000000" w:themeColor="text1"/>
        </w:rPr>
        <w:t>su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B1F70"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KAT2B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P300</w:t>
      </w:r>
      <w:r w:rsidR="000B1F70"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t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enetical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eple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ut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0B1F70"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B1F70"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B1F70" w:rsidRPr="00641752">
        <w:rPr>
          <w:rFonts w:ascii="Book Antiqua" w:eastAsia="Book Antiqua" w:hAnsi="Book Antiqua" w:cs="Book Antiqua"/>
          <w:color w:val="000000" w:themeColor="text1"/>
        </w:rPr>
        <w:t>significant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B1F70" w:rsidRPr="00641752">
        <w:rPr>
          <w:rFonts w:ascii="Book Antiqua" w:eastAsia="Book Antiqua" w:hAnsi="Book Antiqua" w:cs="Book Antiqua"/>
          <w:color w:val="000000" w:themeColor="text1"/>
        </w:rPr>
        <w:t>corre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B1F70"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B1F70" w:rsidRPr="00641752">
        <w:rPr>
          <w:rFonts w:ascii="Book Antiqua" w:eastAsia="Book Antiqua" w:hAnsi="Book Antiqua" w:cs="Book Antiqua"/>
          <w:color w:val="000000" w:themeColor="text1"/>
        </w:rPr>
        <w:t>TN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="000B1F70" w:rsidRPr="00641752">
        <w:rPr>
          <w:rFonts w:ascii="Book Antiqua" w:eastAsia="Book Antiqua" w:hAnsi="Book Antiqua" w:cs="Book Antiqua"/>
          <w:color w:val="000000" w:themeColor="text1"/>
        </w:rPr>
        <w:t>staging</w:t>
      </w:r>
      <w:r w:rsidR="008539B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8539B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19,</w:t>
      </w:r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20]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FN-γ-induc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upregu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ys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9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cet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(H3K9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eve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promot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ccelerate</w:t>
      </w:r>
      <w:r w:rsidR="000B1F70" w:rsidRPr="00641752">
        <w:rPr>
          <w:rFonts w:ascii="Book Antiqua" w:eastAsia="Book Antiqua" w:hAnsi="Book Antiqua" w:cs="Book Antiqua"/>
          <w:color w:val="000000" w:themeColor="text1"/>
        </w:rPr>
        <w:t>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xp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B7-H1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ontribut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um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mmu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va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GC-27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="00790B83" w:rsidRPr="00641752">
        <w:rPr>
          <w:rFonts w:ascii="Book Antiqua" w:eastAsia="Book Antiqua" w:hAnsi="Book Antiqua" w:cs="Book Antiqua"/>
          <w:color w:val="000000" w:themeColor="text1"/>
        </w:rPr>
        <w:t>cells</w:t>
      </w:r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21]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="00790B83" w:rsidRPr="00641752">
        <w:rPr>
          <w:rFonts w:ascii="Book Antiqua" w:eastAsia="Book Antiqua" w:hAnsi="Book Antiqua" w:cs="Book Antiqua"/>
          <w:color w:val="000000" w:themeColor="text1"/>
        </w:rPr>
        <w:t>Wisnieski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64175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proofErr w:type="gramStart"/>
      <w:r w:rsidR="00790B83" w:rsidRPr="0064175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="008539B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8539B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22]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emonstr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B1F70" w:rsidRPr="00641752">
        <w:rPr>
          <w:rFonts w:ascii="Book Antiqua" w:eastAsia="Book Antiqua" w:hAnsi="Book Antiqua" w:cs="Book Antiqua"/>
          <w:color w:val="000000" w:themeColor="text1"/>
        </w:rPr>
        <w:t>hypo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cet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itiat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oma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DKN1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ecreas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R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eve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reduc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titum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ffec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C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Beside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539B4" w:rsidRPr="00641752">
        <w:rPr>
          <w:rFonts w:ascii="Book Antiqua" w:eastAsia="Book Antiqua" w:hAnsi="Book Antiqua" w:cs="Book Antiqua"/>
          <w:i/>
          <w:color w:val="000000" w:themeColor="text1"/>
        </w:rPr>
        <w:t>H.</w:t>
      </w:r>
      <w:r w:rsidR="0064175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="008539B4" w:rsidRPr="00641752">
        <w:rPr>
          <w:rFonts w:ascii="Book Antiqua" w:eastAsia="Book Antiqua" w:hAnsi="Book Antiqua" w:cs="Book Antiqua"/>
          <w:i/>
          <w:color w:val="000000" w:themeColor="text1"/>
        </w:rPr>
        <w:t>pylori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-infec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hibi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recruitm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p300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p27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promot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aus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FE2D44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B1F70" w:rsidRPr="00641752">
        <w:rPr>
          <w:rFonts w:ascii="Book Antiqua" w:eastAsia="Book Antiqua" w:hAnsi="Book Antiqua" w:cs="Book Antiqua"/>
          <w:color w:val="000000" w:themeColor="text1"/>
        </w:rPr>
        <w:t>hypo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cet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stat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4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duc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FE2D44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ownregu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p27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R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xpress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final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="00790B83" w:rsidRPr="00641752">
        <w:rPr>
          <w:rFonts w:ascii="Book Antiqua" w:eastAsia="Book Antiqua" w:hAnsi="Book Antiqua" w:cs="Book Antiqua"/>
          <w:color w:val="000000" w:themeColor="text1"/>
        </w:rPr>
        <w:t>carcinogenesis</w:t>
      </w:r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23]</w:t>
      </w:r>
      <w:r w:rsidR="008539B4" w:rsidRPr="00641752">
        <w:rPr>
          <w:rFonts w:ascii="Book Antiqua" w:eastAsia="Book Antiqua" w:hAnsi="Book Antiqua" w:cs="Book Antiqua"/>
          <w:color w:val="000000" w:themeColor="text1"/>
        </w:rPr>
        <w:t>.</w:t>
      </w:r>
    </w:p>
    <w:p w14:paraId="7351B234" w14:textId="77777777" w:rsidR="00A77B3E" w:rsidRPr="00641752" w:rsidRDefault="00A77B3E" w:rsidP="00641752">
      <w:pPr>
        <w:spacing w:line="360" w:lineRule="auto"/>
        <w:ind w:firstLine="240"/>
        <w:jc w:val="both"/>
        <w:rPr>
          <w:rFonts w:ascii="Book Antiqua" w:hAnsi="Book Antiqua"/>
          <w:color w:val="000000" w:themeColor="text1"/>
        </w:rPr>
      </w:pPr>
    </w:p>
    <w:p w14:paraId="202E5E04" w14:textId="08BE967B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i/>
          <w:iCs/>
          <w:color w:val="000000" w:themeColor="text1"/>
          <w:shd w:val="clear" w:color="auto" w:fill="FFFFFF"/>
        </w:rPr>
        <w:t>Histone</w:t>
      </w:r>
      <w:r w:rsidR="00641752">
        <w:rPr>
          <w:rFonts w:ascii="Book Antiqua" w:eastAsia="Book Antiqua" w:hAnsi="Book Antiqua" w:cs="Book Antiqua"/>
          <w:b/>
          <w:bCs/>
          <w:i/>
          <w:iCs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i/>
          <w:iCs/>
          <w:color w:val="000000" w:themeColor="text1"/>
          <w:shd w:val="clear" w:color="auto" w:fill="FFFFFF"/>
        </w:rPr>
        <w:t>methylation</w:t>
      </w:r>
    </w:p>
    <w:p w14:paraId="2DD9934D" w14:textId="164D5455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sual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ak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la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4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ys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gin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idue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talyz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transferas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HMTs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verse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troll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methylas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HDMs)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ul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ng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ultip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no-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me1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-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me2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i-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me3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lastRenderedPageBreak/>
        <w:t>participa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m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intenan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romat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ructur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pair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activ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transcription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24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ffer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t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ffer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nc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gu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pression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ral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gin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idue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ys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K4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K36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monomethylation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K27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soci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tiva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K9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K79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4K20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dimethylation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i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K27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migh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cau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="00317695" w:rsidRPr="00641752">
        <w:rPr>
          <w:rFonts w:ascii="Book Antiqua" w:eastAsia="Book Antiqua" w:hAnsi="Book Antiqua" w:cs="Book Antiqua"/>
          <w:color w:val="000000" w:themeColor="text1"/>
        </w:rPr>
        <w:t>silencing</w:t>
      </w:r>
      <w:r w:rsidR="00317695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8539B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25,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26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</w:p>
    <w:p w14:paraId="0EF4AE44" w14:textId="090BD07A" w:rsidR="00A77B3E" w:rsidRPr="00641752" w:rsidRDefault="00790B83" w:rsidP="00641752">
      <w:pPr>
        <w:spacing w:line="360" w:lineRule="auto"/>
        <w:ind w:firstLine="240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Specificall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p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DM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KDM5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PY300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buni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pregu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K4m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evel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hibi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proliferation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27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owever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verexp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DM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SD1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clin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K4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21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mot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press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crip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21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ul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28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sa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amili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ien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dentifi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SR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BXO24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OT1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ew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sceptibili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ffu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rcinoma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OT1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transfera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volv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no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i-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K79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gges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tribu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o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K79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rcinogenesi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29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K27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ll-investig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ired-stud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117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ien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how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eve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K27me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rm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issu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56.4%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7.25%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pectivel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egative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rre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vera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survival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30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side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knockdow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methylas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TDB2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u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celerat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p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um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ppress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WOX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DM1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gnificant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duc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rowth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gr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va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cell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31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</w:p>
    <w:p w14:paraId="5BCE3082" w14:textId="77777777" w:rsidR="00A77B3E" w:rsidRPr="00641752" w:rsidRDefault="00A77B3E" w:rsidP="00641752">
      <w:pPr>
        <w:spacing w:line="360" w:lineRule="auto"/>
        <w:ind w:firstLine="240"/>
        <w:jc w:val="both"/>
        <w:rPr>
          <w:rFonts w:ascii="Book Antiqua" w:hAnsi="Book Antiqua"/>
          <w:color w:val="000000" w:themeColor="text1"/>
        </w:rPr>
      </w:pPr>
    </w:p>
    <w:p w14:paraId="1027C1D9" w14:textId="0F431CC7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i/>
          <w:iCs/>
          <w:color w:val="000000" w:themeColor="text1"/>
          <w:shd w:val="clear" w:color="auto" w:fill="FFFFFF"/>
        </w:rPr>
        <w:t>Histone</w:t>
      </w:r>
      <w:r w:rsidR="00641752">
        <w:rPr>
          <w:rFonts w:ascii="Book Antiqua" w:eastAsia="Book Antiqua" w:hAnsi="Book Antiqua" w:cs="Book Antiqua"/>
          <w:b/>
          <w:bCs/>
          <w:i/>
          <w:iCs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i/>
          <w:iCs/>
          <w:color w:val="000000" w:themeColor="text1"/>
          <w:shd w:val="clear" w:color="auto" w:fill="FFFFFF"/>
        </w:rPr>
        <w:t>phosphorylation</w:t>
      </w:r>
    </w:p>
    <w:p w14:paraId="60445468" w14:textId="2F238116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hosphor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ynam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ces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di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kinas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hosphatase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hosphat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roup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ferr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ro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TP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r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reon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idue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ver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cessi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t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hosphor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clu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1.4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r27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2AX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r139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s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ll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γ-H2AX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r10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4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r1</w:t>
      </w:r>
      <w:r w:rsidR="008539B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32,33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rticularl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hosphory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r10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ur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to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ukaryot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duc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hosphor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terpha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how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rrelat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romosom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dens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i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mitosi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34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hosphor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nc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wit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romosom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lding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mpress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lastRenderedPageBreak/>
        <w:t>segrega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criptio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gula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g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duc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poptosi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amag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repair</w:t>
      </w:r>
      <w:r w:rsidR="008539B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8539B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35,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36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</w:p>
    <w:p w14:paraId="38670AEC" w14:textId="15AE0BD5" w:rsidR="00A77B3E" w:rsidRPr="00641752" w:rsidRDefault="00790B83" w:rsidP="00641752">
      <w:pPr>
        <w:spacing w:line="360" w:lineRule="auto"/>
        <w:ind w:firstLine="240"/>
        <w:jc w:val="both"/>
        <w:rPr>
          <w:rFonts w:ascii="Book Antiqua" w:hAnsi="Book Antiqua"/>
          <w:color w:val="000000" w:themeColor="text1"/>
          <w:lang w:eastAsia="zh-CN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hosphor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requent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ppe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4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u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o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c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progression</w:t>
      </w:r>
      <w:r w:rsidR="008539B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8539B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32,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33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stanc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hosphory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si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rine10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H3S10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SK1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mo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lifer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ur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umorigene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iCs/>
          <w:color w:val="000000" w:themeColor="text1"/>
        </w:rPr>
        <w:t>vi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tiv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ownstrea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criptio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act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FATc2-re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flammator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pathway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37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S10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hosphor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s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lay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vit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nos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o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fin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egat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ec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rgi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u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ow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p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rg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ec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margin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38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hor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122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ien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rth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dic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hosphory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verexp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ul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depend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nos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factor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39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3818CB">
        <w:rPr>
          <w:rFonts w:ascii="Book Antiqua" w:eastAsia="Book Antiqua" w:hAnsi="Book Antiqua" w:cs="Book Antiqua"/>
          <w:color w:val="000000" w:themeColor="text1"/>
          <w:highlight w:val="yellow"/>
        </w:rPr>
        <w:t>Moreover,</w:t>
      </w:r>
      <w:r w:rsidR="00641752" w:rsidRPr="003818CB">
        <w:rPr>
          <w:rFonts w:ascii="Book Antiqua" w:eastAsia="Book Antiqua" w:hAnsi="Book Antiqua" w:cs="Book Antiqua"/>
          <w:color w:val="000000" w:themeColor="text1"/>
          <w:highlight w:val="yellow"/>
        </w:rPr>
        <w:t xml:space="preserve"> </w:t>
      </w:r>
      <w:r w:rsidRPr="003818CB">
        <w:rPr>
          <w:rFonts w:ascii="Book Antiqua" w:eastAsia="Book Antiqua" w:hAnsi="Book Antiqua" w:cs="Book Antiqua"/>
          <w:color w:val="000000" w:themeColor="text1"/>
          <w:highlight w:val="yellow"/>
        </w:rPr>
        <w:t>re</w:t>
      </w:r>
      <w:r w:rsidR="00472081" w:rsidRPr="003818CB">
        <w:rPr>
          <w:rFonts w:ascii="Book Antiqua" w:eastAsia="Book Antiqua" w:hAnsi="Book Antiqua" w:cs="Book Antiqua"/>
          <w:color w:val="000000" w:themeColor="text1"/>
          <w:highlight w:val="yellow"/>
        </w:rPr>
        <w:t>p</w:t>
      </w:r>
      <w:r w:rsidRPr="003818CB">
        <w:rPr>
          <w:rFonts w:ascii="Book Antiqua" w:eastAsia="Book Antiqua" w:hAnsi="Book Antiqua" w:cs="Book Antiqua"/>
          <w:color w:val="000000" w:themeColor="text1"/>
          <w:highlight w:val="yellow"/>
        </w:rPr>
        <w:t>ression</w:t>
      </w:r>
      <w:r w:rsidR="00641752" w:rsidRPr="003818CB">
        <w:rPr>
          <w:rFonts w:ascii="Book Antiqua" w:eastAsia="Book Antiqua" w:hAnsi="Book Antiqua" w:cs="Book Antiqua"/>
          <w:color w:val="000000" w:themeColor="text1"/>
          <w:highlight w:val="yellow"/>
        </w:rPr>
        <w:t xml:space="preserve"> </w:t>
      </w:r>
      <w:r w:rsidRPr="003818CB">
        <w:rPr>
          <w:rFonts w:ascii="Book Antiqua" w:eastAsia="Book Antiqua" w:hAnsi="Book Antiqua" w:cs="Book Antiqua"/>
          <w:color w:val="000000" w:themeColor="text1"/>
          <w:highlight w:val="yellow"/>
        </w:rPr>
        <w:t>of</w:t>
      </w:r>
      <w:r w:rsidR="00641752" w:rsidRPr="003818CB">
        <w:rPr>
          <w:rFonts w:ascii="Book Antiqua" w:eastAsia="Book Antiqua" w:hAnsi="Book Antiqua" w:cs="Book Antiqua"/>
          <w:color w:val="000000" w:themeColor="text1"/>
          <w:highlight w:val="yellow"/>
        </w:rPr>
        <w:t xml:space="preserve"> </w:t>
      </w:r>
      <w:r w:rsidRPr="003818CB">
        <w:rPr>
          <w:rFonts w:ascii="Book Antiqua" w:eastAsia="Book Antiqua" w:hAnsi="Book Antiqua" w:cs="Book Antiqua"/>
          <w:color w:val="000000" w:themeColor="text1"/>
          <w:highlight w:val="yellow"/>
        </w:rPr>
        <w:t>Aurora</w:t>
      </w:r>
      <w:r w:rsidR="00641752" w:rsidRPr="003818CB">
        <w:rPr>
          <w:rFonts w:ascii="Book Antiqua" w:eastAsia="Book Antiqua" w:hAnsi="Book Antiqua" w:cs="Book Antiqua"/>
          <w:color w:val="000000" w:themeColor="text1"/>
          <w:highlight w:val="yellow"/>
        </w:rPr>
        <w:t xml:space="preserve"> </w:t>
      </w:r>
      <w:r w:rsidRPr="003818CB">
        <w:rPr>
          <w:rFonts w:ascii="Book Antiqua" w:eastAsia="Book Antiqua" w:hAnsi="Book Antiqua" w:cs="Book Antiqua"/>
          <w:color w:val="000000" w:themeColor="text1"/>
          <w:highlight w:val="yellow"/>
        </w:rPr>
        <w:t>B</w:t>
      </w:r>
      <w:r w:rsidR="005D66B1" w:rsidRPr="003818CB">
        <w:rPr>
          <w:rFonts w:ascii="Book Antiqua" w:hAnsi="Book Antiqua" w:cs="Book Antiqua"/>
          <w:color w:val="000000" w:themeColor="text1"/>
          <w:highlight w:val="yellow"/>
          <w:lang w:eastAsia="zh-CN"/>
        </w:rPr>
        <w:t xml:space="preserve"> </w:t>
      </w:r>
      <w:r w:rsidR="005D66B1" w:rsidRPr="003818CB">
        <w:rPr>
          <w:rFonts w:ascii="Book Antiqua" w:eastAsia="宋体" w:hAnsi="Book Antiqua" w:cs="宋体"/>
          <w:color w:val="000000" w:themeColor="text1"/>
          <w:highlight w:val="yellow"/>
          <w:lang w:eastAsia="zh-CN"/>
        </w:rPr>
        <w:t xml:space="preserve">- </w:t>
      </w:r>
      <w:r w:rsidRPr="003818CB">
        <w:rPr>
          <w:rFonts w:ascii="Book Antiqua" w:eastAsia="Book Antiqua" w:hAnsi="Book Antiqua" w:cs="Book Antiqua"/>
          <w:color w:val="000000" w:themeColor="text1"/>
          <w:highlight w:val="yellow"/>
        </w:rPr>
        <w:t>mediated</w:t>
      </w:r>
      <w:r w:rsidR="00641752" w:rsidRPr="003818CB">
        <w:rPr>
          <w:rFonts w:ascii="Book Antiqua" w:eastAsia="Book Antiqua" w:hAnsi="Book Antiqua" w:cs="Book Antiqua"/>
          <w:color w:val="000000" w:themeColor="text1"/>
          <w:highlight w:val="yellow"/>
        </w:rPr>
        <w:t xml:space="preserve"> </w:t>
      </w:r>
      <w:r w:rsidRPr="003818CB">
        <w:rPr>
          <w:rFonts w:ascii="Book Antiqua" w:eastAsia="Book Antiqua" w:hAnsi="Book Antiqua" w:cs="Book Antiqua"/>
          <w:color w:val="000000" w:themeColor="text1"/>
          <w:highlight w:val="yellow"/>
        </w:rPr>
        <w:t>H1.4</w:t>
      </w:r>
      <w:r w:rsidR="00641752" w:rsidRPr="003818CB">
        <w:rPr>
          <w:rFonts w:ascii="Book Antiqua" w:eastAsia="Book Antiqua" w:hAnsi="Book Antiqua" w:cs="Book Antiqua"/>
          <w:color w:val="000000" w:themeColor="text1"/>
          <w:highlight w:val="yellow"/>
        </w:rPr>
        <w:t xml:space="preserve"> </w:t>
      </w:r>
      <w:r w:rsidRPr="003818CB">
        <w:rPr>
          <w:rFonts w:ascii="Book Antiqua" w:eastAsia="Book Antiqua" w:hAnsi="Book Antiqua" w:cs="Book Antiqua"/>
          <w:color w:val="000000" w:themeColor="text1"/>
          <w:highlight w:val="yellow"/>
        </w:rPr>
        <w:t>phosphorylation</w:t>
      </w:r>
      <w:r w:rsidR="00641752" w:rsidRPr="003818CB">
        <w:rPr>
          <w:rFonts w:ascii="Book Antiqua" w:eastAsia="Book Antiqua" w:hAnsi="Book Antiqua" w:cs="Book Antiqua"/>
          <w:color w:val="000000" w:themeColor="text1"/>
          <w:highlight w:val="yellow"/>
        </w:rPr>
        <w:t xml:space="preserve"> </w:t>
      </w:r>
      <w:r w:rsidRPr="003818CB">
        <w:rPr>
          <w:rFonts w:ascii="Book Antiqua" w:eastAsia="Book Antiqua" w:hAnsi="Book Antiqua" w:cs="Book Antiqua"/>
          <w:color w:val="000000" w:themeColor="text1"/>
          <w:highlight w:val="yellow"/>
        </w:rPr>
        <w:t>at</w:t>
      </w:r>
      <w:r w:rsidR="00641752" w:rsidRPr="003818CB">
        <w:rPr>
          <w:rFonts w:ascii="Book Antiqua" w:eastAsia="Book Antiqua" w:hAnsi="Book Antiqua" w:cs="Book Antiqua"/>
          <w:color w:val="000000" w:themeColor="text1"/>
          <w:highlight w:val="yellow"/>
        </w:rPr>
        <w:t xml:space="preserve"> </w:t>
      </w:r>
      <w:r w:rsidRPr="003818CB">
        <w:rPr>
          <w:rFonts w:ascii="Book Antiqua" w:eastAsia="Book Antiqua" w:hAnsi="Book Antiqua" w:cs="Book Antiqua"/>
          <w:color w:val="000000" w:themeColor="text1"/>
          <w:highlight w:val="yellow"/>
        </w:rPr>
        <w:t>Ser27,</w:t>
      </w:r>
      <w:r w:rsidR="00641752" w:rsidRPr="003818CB">
        <w:rPr>
          <w:rFonts w:ascii="Book Antiqua" w:eastAsia="Book Antiqua" w:hAnsi="Book Antiqua" w:cs="Book Antiqua"/>
          <w:color w:val="000000" w:themeColor="text1"/>
          <w:highlight w:val="yellow"/>
        </w:rPr>
        <w:t xml:space="preserve"> </w:t>
      </w:r>
      <w:r w:rsidRPr="003818CB">
        <w:rPr>
          <w:rFonts w:ascii="Book Antiqua" w:eastAsia="Book Antiqua" w:hAnsi="Book Antiqua" w:cs="Book Antiqua"/>
          <w:color w:val="000000" w:themeColor="text1"/>
          <w:highlight w:val="yellow"/>
        </w:rPr>
        <w:t>caused</w:t>
      </w:r>
      <w:r w:rsidR="00641752" w:rsidRPr="003818CB">
        <w:rPr>
          <w:rFonts w:ascii="Book Antiqua" w:eastAsia="Book Antiqua" w:hAnsi="Book Antiqua" w:cs="Book Antiqua"/>
          <w:color w:val="000000" w:themeColor="text1"/>
          <w:highlight w:val="yellow"/>
        </w:rPr>
        <w:t xml:space="preserve"> </w:t>
      </w:r>
      <w:r w:rsidRPr="003818CB">
        <w:rPr>
          <w:rFonts w:ascii="Book Antiqua" w:eastAsia="Book Antiqua" w:hAnsi="Book Antiqua" w:cs="Book Antiqua"/>
          <w:color w:val="000000" w:themeColor="text1"/>
          <w:highlight w:val="yellow"/>
        </w:rPr>
        <w:t>by</w:t>
      </w:r>
      <w:r w:rsidR="00641752" w:rsidRPr="003818CB">
        <w:rPr>
          <w:rFonts w:ascii="Book Antiqua" w:eastAsia="Book Antiqua" w:hAnsi="Book Antiqua" w:cs="Book Antiqua"/>
          <w:color w:val="000000" w:themeColor="text1"/>
          <w:highlight w:val="yellow"/>
        </w:rPr>
        <w:t xml:space="preserve"> </w:t>
      </w:r>
      <w:r w:rsidRPr="003818CB">
        <w:rPr>
          <w:rFonts w:ascii="Book Antiqua" w:eastAsia="Book Antiqua" w:hAnsi="Book Antiqua" w:cs="Book Antiqua"/>
          <w:color w:val="000000" w:themeColor="text1"/>
          <w:highlight w:val="yellow"/>
        </w:rPr>
        <w:t>Ras</w:t>
      </w:r>
      <w:r w:rsidR="005D66B1" w:rsidRPr="003818CB">
        <w:rPr>
          <w:rFonts w:ascii="Book Antiqua" w:hAnsi="Book Antiqua" w:cs="Book Antiqua"/>
          <w:color w:val="000000" w:themeColor="text1"/>
          <w:highlight w:val="yellow"/>
          <w:lang w:eastAsia="zh-CN"/>
        </w:rPr>
        <w:t xml:space="preserve"> </w:t>
      </w:r>
      <w:r w:rsidR="005D66B1" w:rsidRPr="003818CB">
        <w:rPr>
          <w:rFonts w:ascii="Book Antiqua" w:eastAsia="宋体" w:hAnsi="Book Antiqua" w:cs="宋体"/>
          <w:color w:val="000000" w:themeColor="text1"/>
          <w:highlight w:val="yellow"/>
          <w:lang w:eastAsia="zh-CN"/>
        </w:rPr>
        <w:t xml:space="preserve">- </w:t>
      </w:r>
      <w:r w:rsidRPr="003818CB">
        <w:rPr>
          <w:rFonts w:ascii="Book Antiqua" w:eastAsia="Book Antiqua" w:hAnsi="Book Antiqua" w:cs="Book Antiqua"/>
          <w:color w:val="000000" w:themeColor="text1"/>
          <w:highlight w:val="yellow"/>
        </w:rPr>
        <w:t>ERK1/</w:t>
      </w:r>
      <w:r w:rsidRPr="00641752">
        <w:rPr>
          <w:rFonts w:ascii="Book Antiqua" w:eastAsia="Book Antiqua" w:hAnsi="Book Antiqua" w:cs="Book Antiqua"/>
          <w:color w:val="000000" w:themeColor="text1"/>
        </w:rPr>
        <w:t>2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gnaling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vident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rticip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="00472081"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472081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40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</w:p>
    <w:p w14:paraId="641AE436" w14:textId="77777777" w:rsidR="00A77B3E" w:rsidRPr="00641752" w:rsidRDefault="00A77B3E" w:rsidP="00641752">
      <w:pPr>
        <w:spacing w:line="360" w:lineRule="auto"/>
        <w:ind w:firstLine="240"/>
        <w:jc w:val="both"/>
        <w:rPr>
          <w:rFonts w:ascii="Book Antiqua" w:hAnsi="Book Antiqua"/>
          <w:color w:val="000000" w:themeColor="text1"/>
        </w:rPr>
      </w:pPr>
    </w:p>
    <w:p w14:paraId="76B1DBB5" w14:textId="664DDD70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i/>
          <w:iCs/>
          <w:color w:val="000000" w:themeColor="text1"/>
          <w:shd w:val="clear" w:color="auto" w:fill="FFFFFF"/>
        </w:rPr>
        <w:t>Histone</w:t>
      </w:r>
      <w:r w:rsidR="00641752">
        <w:rPr>
          <w:rFonts w:ascii="Book Antiqua" w:eastAsia="Book Antiqua" w:hAnsi="Book Antiqua" w:cs="Book Antiqua"/>
          <w:b/>
          <w:bCs/>
          <w:i/>
          <w:iCs/>
          <w:color w:val="000000" w:themeColor="text1"/>
          <w:shd w:val="clear" w:color="auto" w:fill="FFFFFF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i/>
          <w:iCs/>
          <w:color w:val="000000" w:themeColor="text1"/>
          <w:shd w:val="clear" w:color="auto" w:fill="FFFFFF"/>
        </w:rPr>
        <w:t>ubiquitination</w:t>
      </w:r>
    </w:p>
    <w:p w14:paraId="2046A4C5" w14:textId="706ACBB5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Unlik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re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yp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dific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scrib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bov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biquitin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way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ork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rosstalk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th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dification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biquitin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t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bsequent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ft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et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difi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abili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tivi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nzym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et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cesse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ndur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ynerg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72081" w:rsidRPr="00641752">
        <w:rPr>
          <w:rFonts w:ascii="Book Antiqua" w:eastAsia="Book Antiqua" w:hAnsi="Book Antiqua" w:cs="Book Antiqua"/>
          <w:color w:val="000000" w:themeColor="text1"/>
        </w:rPr>
        <w:t>effec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72081" w:rsidRPr="00641752">
        <w:rPr>
          <w:rFonts w:ascii="Book Antiqua" w:eastAsia="Book Antiqua" w:hAnsi="Book Antiqua" w:cs="Book Antiqua"/>
          <w:color w:val="000000" w:themeColor="text1"/>
        </w:rPr>
        <w:t>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vis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ycl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amag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popto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="00472081"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472081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41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sual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2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2B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ind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ver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ubiquitin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ys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idue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ll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no-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ly-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biquitin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end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ork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llow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re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ays: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aps/>
          <w:color w:val="000000" w:themeColor="text1"/>
        </w:rPr>
        <w:t>a</w:t>
      </w:r>
      <w:r w:rsidRPr="00641752">
        <w:rPr>
          <w:rFonts w:ascii="Book Antiqua" w:eastAsia="Book Antiqua" w:hAnsi="Book Antiqua" w:cs="Book Antiqua"/>
          <w:color w:val="000000" w:themeColor="text1"/>
        </w:rPr>
        <w:t>lter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romosom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ructur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cruitm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tiv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ownstrea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tein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grad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teasom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hway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42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biquitin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versi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ces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biquit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mov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ro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lypeptid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deubiquitinase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DUBs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perfami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yste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teas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alloproteas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ea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biquitin-prote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bonds</w:t>
      </w:r>
      <w:r w:rsidR="008539B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8539B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43,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44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</w:p>
    <w:p w14:paraId="512BD057" w14:textId="7205692B" w:rsidR="00A77B3E" w:rsidRPr="00641752" w:rsidRDefault="008539B4" w:rsidP="00641752">
      <w:pPr>
        <w:spacing w:line="360" w:lineRule="auto"/>
        <w:ind w:firstLine="240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Hah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64175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45]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dentifi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r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fing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protei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RNF20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RNF40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onstitu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eterodime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omplex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func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ubiquit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iga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="00790B83" w:rsidRPr="00641752">
        <w:rPr>
          <w:rFonts w:ascii="Book Antiqua" w:eastAsia="Book Antiqua" w:hAnsi="Book Antiqua" w:cs="Book Antiqua"/>
          <w:color w:val="000000" w:themeColor="text1"/>
        </w:rPr>
        <w:t>monoubiquitination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2B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ys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120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(H2B-K120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um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suppress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DC7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xer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lastRenderedPageBreak/>
        <w:t>antitum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ffec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roug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aintenan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2B-K120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="00790B83" w:rsidRPr="00641752">
        <w:rPr>
          <w:rFonts w:ascii="Book Antiqua" w:eastAsia="Book Antiqua" w:hAnsi="Book Antiqua" w:cs="Book Antiqua"/>
          <w:color w:val="000000" w:themeColor="text1"/>
        </w:rPr>
        <w:t>monoubiquitination</w:t>
      </w:r>
      <w:proofErr w:type="spellEnd"/>
      <w:r w:rsidR="00790B83"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Beside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ubiquitin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presen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erapeu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potenti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xp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ubiquitinated-H2B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w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significant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ow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aligna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issu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iffer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ifferenti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umor</w:t>
      </w:r>
      <w:r w:rsidR="00472081" w:rsidRPr="00641752">
        <w:rPr>
          <w:rFonts w:ascii="Book Antiqua" w:eastAsia="Book Antiqua" w:hAnsi="Book Antiqua" w:cs="Book Antiqua"/>
          <w:color w:val="000000" w:themeColor="text1"/>
        </w:rPr>
        <w:t>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a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varia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evel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2B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="00790B83" w:rsidRPr="00641752">
        <w:rPr>
          <w:rFonts w:ascii="Book Antiqua" w:eastAsia="Book Antiqua" w:hAnsi="Book Antiqua" w:cs="Book Antiqua"/>
          <w:color w:val="000000" w:themeColor="text1"/>
        </w:rPr>
        <w:t>ubiquitination</w:t>
      </w:r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46]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</w:p>
    <w:p w14:paraId="18E46AFB" w14:textId="77777777" w:rsidR="00A77B3E" w:rsidRPr="00641752" w:rsidRDefault="00A77B3E" w:rsidP="00641752">
      <w:pPr>
        <w:spacing w:line="360" w:lineRule="auto"/>
        <w:ind w:firstLine="240"/>
        <w:jc w:val="both"/>
        <w:rPr>
          <w:rFonts w:ascii="Book Antiqua" w:hAnsi="Book Antiqua"/>
          <w:color w:val="000000" w:themeColor="text1"/>
        </w:rPr>
      </w:pPr>
    </w:p>
    <w:p w14:paraId="0DE8DCB4" w14:textId="2F0C16BB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DNA</w:t>
      </w:r>
      <w:r w:rsidR="0064175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METHYLATION</w:t>
      </w:r>
    </w:p>
    <w:p w14:paraId="39679DBD" w14:textId="5E03063B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tra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,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requ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mprehens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dific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Fig</w:t>
      </w:r>
      <w:r w:rsidR="008539B4" w:rsidRPr="00641752">
        <w:rPr>
          <w:rFonts w:ascii="Book Antiqua" w:hAnsi="Book Antiqua" w:cs="Book Antiqua"/>
          <w:color w:val="000000" w:themeColor="text1"/>
          <w:lang w:eastAsia="zh-CN"/>
        </w:rPr>
        <w:t>ure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2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di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transfera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DNMTs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methylase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fe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f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roup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CH3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ro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S.adenosylmethionine</w:t>
      </w:r>
      <w:proofErr w:type="spellEnd"/>
      <w:proofErr w:type="gram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5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m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5-methylcytosine</w:t>
      </w:r>
      <w:r w:rsidR="008539B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47,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48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ccu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nucleotid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p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quenc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p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land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spers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quence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p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land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i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ou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60</w:t>
      </w:r>
      <w:r w:rsidR="008539B4" w:rsidRPr="00641752">
        <w:rPr>
          <w:rFonts w:ascii="Book Antiqua" w:hAnsi="Book Antiqua" w:cs="Book Antiqua"/>
          <w:color w:val="000000" w:themeColor="text1"/>
          <w:lang w:eastAsia="zh-CN"/>
        </w:rPr>
        <w:t>%</w:t>
      </w:r>
      <w:r w:rsidRPr="00641752">
        <w:rPr>
          <w:rFonts w:ascii="Book Antiqua" w:eastAsia="Book Antiqua" w:hAnsi="Book Antiqua" w:cs="Book Antiqua"/>
          <w:color w:val="000000" w:themeColor="text1"/>
        </w:rPr>
        <w:t>-70%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mote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um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si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p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ho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area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49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p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pecif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hibitor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ffec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ho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a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s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know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itio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p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g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varia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t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ynam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ter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twe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ypomethy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ypermethy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roup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rm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p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land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n-methy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th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p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quen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ed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imu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trins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trins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actor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at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ang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us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ter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crip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sequent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ea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tumorigenesi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48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</w:p>
    <w:p w14:paraId="571B25EA" w14:textId="68F2CB47" w:rsidR="00A77B3E" w:rsidRPr="00641752" w:rsidRDefault="00790B83" w:rsidP="00641752">
      <w:pPr>
        <w:spacing w:line="360" w:lineRule="auto"/>
        <w:ind w:firstLineChars="100" w:firstLine="240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Aberra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yper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sual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ppe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mot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um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ppress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ik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16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ASSF1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MLH1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yper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hibi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crip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duc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in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crip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actor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re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mpe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adabili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ul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silencing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50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pecificall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ter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16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mot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hibi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yc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1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ha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duc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5-fluorurazi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emo-resistan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51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bnorm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ASSF1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mot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duc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ASSF1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press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creas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ycl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1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cumula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res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ycle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sistentl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ien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esen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vident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gh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requenc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berra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ASSF1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mot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tro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roup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dica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tenti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ASSF1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mot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lecula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rk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agno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52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ddi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lastRenderedPageBreak/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ter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moter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ypo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od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g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stinc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soci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crip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ypo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s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er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fou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ffec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C00396" w:rsidRPr="00641752">
        <w:rPr>
          <w:rFonts w:ascii="Book Antiqua" w:eastAsia="Book Antiqua" w:hAnsi="Book Antiqua" w:cs="Book Antiqua"/>
          <w:color w:val="000000" w:themeColor="text1"/>
        </w:rPr>
        <w:t>o</w:t>
      </w:r>
      <w:r w:rsidRPr="00641752">
        <w:rPr>
          <w:rFonts w:ascii="Book Antiqua" w:eastAsia="Book Antiqua" w:hAnsi="Book Antiqua" w:cs="Book Antiqua"/>
          <w:color w:val="000000" w:themeColor="text1"/>
        </w:rPr>
        <w:t>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c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="00C00396" w:rsidRPr="00641752">
        <w:rPr>
          <w:rFonts w:ascii="Book Antiqua" w:eastAsia="Book Antiqua" w:hAnsi="Book Antiqua" w:cs="Book Antiqua"/>
          <w:color w:val="000000" w:themeColor="text1"/>
        </w:rPr>
        <w:t>progression</w:t>
      </w:r>
      <w:r w:rsidR="00C00396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53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stanc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ypo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AT-α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1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soci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horten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rviv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dvanc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patient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54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ineage-specif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UNX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ypo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stitu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mmu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mpon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soci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ar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flammator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eneoplas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um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stage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55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ome-wid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quenc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udi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dentifi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o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ypo-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yper-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ven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ros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om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gges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u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o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lob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om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ag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carcinogenesi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56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</w:p>
    <w:p w14:paraId="478A5C12" w14:textId="76DB1569" w:rsidR="00A77B3E" w:rsidRPr="00641752" w:rsidRDefault="008539B4" w:rsidP="00641752">
      <w:pPr>
        <w:spacing w:line="360" w:lineRule="auto"/>
        <w:ind w:firstLineChars="100" w:firstLine="240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i/>
          <w:color w:val="000000" w:themeColor="text1"/>
        </w:rPr>
        <w:t>H.</w:t>
      </w:r>
      <w:r w:rsidR="0064175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color w:val="000000" w:themeColor="text1"/>
        </w:rPr>
        <w:t>pylori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-induc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C00396" w:rsidRPr="00641752">
        <w:rPr>
          <w:rFonts w:ascii="Book Antiqua" w:eastAsia="Book Antiqua" w:hAnsi="Book Antiqua" w:cs="Book Antiqua"/>
          <w:color w:val="000000" w:themeColor="text1"/>
        </w:rPr>
        <w:t>ho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C00396" w:rsidRPr="00641752">
        <w:rPr>
          <w:rFonts w:ascii="Book Antiqua" w:eastAsia="Book Antiqua" w:hAnsi="Book Antiqua" w:cs="Book Antiqua"/>
          <w:color w:val="000000" w:themeColor="text1"/>
        </w:rPr>
        <w:t>resear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C00396" w:rsidRPr="00641752">
        <w:rPr>
          <w:rFonts w:ascii="Book Antiqua" w:eastAsia="Book Antiqua" w:hAnsi="Book Antiqua" w:cs="Book Antiqua"/>
          <w:color w:val="000000" w:themeColor="text1"/>
        </w:rPr>
        <w:t>are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C00396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evelopm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40783"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Numero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research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reveal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color w:val="000000" w:themeColor="text1"/>
        </w:rPr>
        <w:t>H.</w:t>
      </w:r>
      <w:r w:rsidR="0064175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color w:val="000000" w:themeColor="text1"/>
        </w:rPr>
        <w:t>pylori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lassifi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las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arcinog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WHO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duc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ccumu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berra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roug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ontinuo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hron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flamm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ucosa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su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ig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eve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fiel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efec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creas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risk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="00790B83" w:rsidRPr="00641752">
        <w:rPr>
          <w:rFonts w:ascii="Book Antiqua" w:eastAsia="Book Antiqua" w:hAnsi="Book Antiqua" w:cs="Book Antiqua"/>
          <w:color w:val="000000" w:themeColor="text1"/>
        </w:rPr>
        <w:t>carcinogenesis</w:t>
      </w:r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57]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xampl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color w:val="000000" w:themeColor="text1"/>
        </w:rPr>
        <w:t>H.</w:t>
      </w:r>
      <w:r w:rsidR="0064175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color w:val="000000" w:themeColor="text1"/>
        </w:rPr>
        <w:t>pylori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fec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upregu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flammator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respon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en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ik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L-1β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Nos2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="00790B83" w:rsidRPr="00641752">
        <w:rPr>
          <w:rFonts w:ascii="Book Antiqua" w:eastAsia="Book Antiqua" w:hAnsi="Book Antiqua" w:cs="Book Antiqua"/>
          <w:color w:val="000000" w:themeColor="text1"/>
        </w:rPr>
        <w:t>Tnf</w:t>
      </w:r>
      <w:proofErr w:type="spellEnd"/>
      <w:r w:rsidR="00790B83"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promo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filtr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onocytes/macrophag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residu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neutrophil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noncancero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ucosa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duc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C00396"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arg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C00396" w:rsidRPr="00641752">
        <w:rPr>
          <w:rFonts w:ascii="Book Antiqua" w:eastAsia="Book Antiqua" w:hAnsi="Book Antiqua" w:cs="Book Antiqua"/>
          <w:color w:val="000000" w:themeColor="text1"/>
        </w:rPr>
        <w:t>numb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berra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um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suppress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en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aligna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ransformation</w:t>
      </w:r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58]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radic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color w:val="000000" w:themeColor="text1"/>
        </w:rPr>
        <w:t>H.</w:t>
      </w:r>
      <w:r w:rsidR="0064175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color w:val="000000" w:themeColor="text1"/>
        </w:rPr>
        <w:t>pylori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a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subt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fluen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C00396" w:rsidRPr="00641752">
        <w:rPr>
          <w:rFonts w:ascii="Book Antiqua" w:eastAsia="Book Antiqua" w:hAnsi="Book Antiqua" w:cs="Book Antiqua"/>
          <w:color w:val="000000" w:themeColor="text1"/>
        </w:rPr>
        <w:t>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ecrea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erbil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whi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pplic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mmunosuppress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g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(</w:t>
      </w:r>
      <w:r w:rsidRPr="00641752">
        <w:rPr>
          <w:rFonts w:ascii="Book Antiqua" w:eastAsia="Book Antiqua" w:hAnsi="Book Antiqua" w:cs="Book Antiqua"/>
          <w:i/>
          <w:color w:val="000000" w:themeColor="text1"/>
        </w:rPr>
        <w:t>e.g.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yclospor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e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g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(</w:t>
      </w:r>
      <w:r w:rsidRPr="00641752">
        <w:rPr>
          <w:rFonts w:ascii="Book Antiqua" w:eastAsia="Book Antiqua" w:hAnsi="Book Antiqua" w:cs="Book Antiqua"/>
          <w:i/>
          <w:color w:val="000000" w:themeColor="text1"/>
        </w:rPr>
        <w:t>e.g.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5-Aza-2-deoxycytidine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oul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vident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redu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eve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prev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evelopm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="00790B83"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59,</w:t>
      </w:r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60]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oreover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hig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evel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w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fou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biopsi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flammator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precancero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lesions</w:t>
      </w:r>
      <w:r w:rsidR="00C00396"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ompar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djac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norm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issu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C00396" w:rsidRPr="00641752">
        <w:rPr>
          <w:rFonts w:ascii="Book Antiqua" w:eastAsia="Book Antiqua" w:hAnsi="Book Antiqua" w:cs="Book Antiqua"/>
          <w:color w:val="000000" w:themeColor="text1"/>
        </w:rPr>
        <w:t>w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ls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orre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reat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risk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="00790B83" w:rsidRPr="00641752">
        <w:rPr>
          <w:rFonts w:ascii="Book Antiqua" w:eastAsia="Book Antiqua" w:hAnsi="Book Antiqua" w:cs="Book Antiqua"/>
          <w:color w:val="000000" w:themeColor="text1"/>
        </w:rPr>
        <w:t>incidence</w:t>
      </w:r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61]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color w:val="000000" w:themeColor="text1"/>
        </w:rPr>
        <w:t>H.</w:t>
      </w:r>
      <w:r w:rsidR="0064175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color w:val="000000" w:themeColor="text1"/>
        </w:rPr>
        <w:t>pylori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-induc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14383">
        <w:rPr>
          <w:rFonts w:ascii="Book Antiqua" w:eastAsia="Book Antiqua" w:hAnsi="Book Antiqua" w:cs="Book Antiqua"/>
          <w:color w:val="000000" w:themeColor="text1"/>
        </w:rPr>
        <w:t>tak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pla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vario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gen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volv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dhes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ycl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amag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repair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flamma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utophag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llow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tens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terfer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targe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su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efec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diagnos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biomark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canc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="00790B83" w:rsidRPr="00641752">
        <w:rPr>
          <w:rFonts w:ascii="Book Antiqua" w:eastAsia="Book Antiqua" w:hAnsi="Book Antiqua" w:cs="Book Antiqua"/>
          <w:color w:val="000000" w:themeColor="text1"/>
        </w:rPr>
        <w:t>prevention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58,</w:t>
      </w:r>
      <w:r w:rsidR="00790B83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62]</w:t>
      </w:r>
      <w:r w:rsidR="00790B83" w:rsidRPr="00641752">
        <w:rPr>
          <w:rFonts w:ascii="Book Antiqua" w:eastAsia="Book Antiqua" w:hAnsi="Book Antiqua" w:cs="Book Antiqua"/>
          <w:color w:val="000000" w:themeColor="text1"/>
        </w:rPr>
        <w:t>.</w:t>
      </w:r>
    </w:p>
    <w:p w14:paraId="21FB051E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6001CED" w14:textId="030B89BE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lastRenderedPageBreak/>
        <w:t>NON-CODING</w:t>
      </w:r>
      <w:r w:rsidR="0064175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RNAS</w:t>
      </w:r>
    </w:p>
    <w:p w14:paraId="3D627F72" w14:textId="6DB3BF1D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  <w:lang w:eastAsia="zh-CN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Non-co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si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cro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miRNAs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o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lncRNAs</w:t>
      </w:r>
      <w:proofErr w:type="spellEnd"/>
      <w:r w:rsidRPr="00641752">
        <w:rPr>
          <w:rFonts w:ascii="Book Antiqua" w:eastAsia="Book Antiqua" w:hAnsi="Book Antiqua" w:cs="Book Antiqua"/>
          <w:color w:val="000000" w:themeColor="text1"/>
        </w:rPr>
        <w:t>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ircula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circRNAs</w:t>
      </w:r>
      <w:proofErr w:type="spellEnd"/>
      <w:r w:rsidRPr="00641752">
        <w:rPr>
          <w:rFonts w:ascii="Book Antiqua" w:eastAsia="Book Antiqua" w:hAnsi="Book Antiqua" w:cs="Book Antiqua"/>
          <w:color w:val="000000" w:themeColor="text1"/>
        </w:rPr>
        <w:t>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ma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ucleola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snoRNAs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ma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terfer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siRNAs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i/>
          <w:color w:val="000000" w:themeColor="text1"/>
        </w:rPr>
        <w:t>etc</w:t>
      </w:r>
      <w:r w:rsidR="008539B4" w:rsidRPr="00641752">
        <w:rPr>
          <w:rFonts w:ascii="Book Antiqua" w:hAnsi="Book Antiqua" w:cs="Book Antiqua"/>
          <w:color w:val="000000" w:themeColor="text1"/>
          <w:lang w:eastAsia="zh-CN"/>
        </w:rPr>
        <w:t>.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63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n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ir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w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n-co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ineag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fect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4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lin-4)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64]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eth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7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let-7)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65]</w:t>
      </w:r>
      <w:r w:rsidR="00641752">
        <w:rPr>
          <w:rFonts w:ascii="Book Antiqua" w:hAnsi="Book Antiqua" w:cs="Book Antiqua"/>
          <w:color w:val="000000" w:themeColor="text1"/>
          <w:vertAlign w:val="superscript"/>
          <w:lang w:eastAsia="zh-CN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dentifi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199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2000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earche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aliz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ddi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tei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om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ack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tein-co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gion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ll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n-co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NA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i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serv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nctio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lecul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quir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n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iolog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cesse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mo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n-co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NA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NA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lncRNA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circRNA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u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len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nc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Fig</w:t>
      </w:r>
      <w:r w:rsidR="008539B4" w:rsidRPr="00641752">
        <w:rPr>
          <w:rFonts w:ascii="Book Antiqua" w:hAnsi="Book Antiqua" w:cs="Book Antiqua"/>
          <w:color w:val="000000" w:themeColor="text1"/>
          <w:lang w:eastAsia="zh-CN"/>
        </w:rPr>
        <w:t>ure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3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clu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lifera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yc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C00396" w:rsidRPr="00641752">
        <w:rPr>
          <w:rFonts w:ascii="Book Antiqua" w:eastAsia="Book Antiqua" w:hAnsi="Book Antiqua" w:cs="Book Antiqua"/>
          <w:color w:val="000000" w:themeColor="text1"/>
        </w:rPr>
        <w:t>arrest</w:t>
      </w:r>
      <w:r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poptosi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gra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va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emo-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adio-sensitivity</w:t>
      </w:r>
      <w:r w:rsidR="008539B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66,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67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</w:p>
    <w:p w14:paraId="06C01FF8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1397219F" w14:textId="77777777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i/>
          <w:iCs/>
          <w:color w:val="000000" w:themeColor="text1"/>
          <w:shd w:val="clear" w:color="auto" w:fill="FFFFFF"/>
        </w:rPr>
        <w:t>miRNAs</w:t>
      </w:r>
    </w:p>
    <w:p w14:paraId="27F190E7" w14:textId="5B2D300F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Micro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as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ma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18-24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ucleotid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</w:t>
      </w:r>
      <w:r w:rsidR="00F46723" w:rsidRPr="00641752">
        <w:rPr>
          <w:rFonts w:ascii="Book Antiqua" w:eastAsia="Book Antiqua" w:hAnsi="Book Antiqua" w:cs="Book Antiqua"/>
          <w:color w:val="000000" w:themeColor="text1"/>
        </w:rPr>
        <w:t>p</w:t>
      </w:r>
      <w:r w:rsidRPr="00641752">
        <w:rPr>
          <w:rFonts w:ascii="Book Antiqua" w:eastAsia="Book Antiqua" w:hAnsi="Book Antiqua" w:cs="Book Antiqua"/>
          <w:color w:val="000000" w:themeColor="text1"/>
        </w:rPr>
        <w:t>res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ces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len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arge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roug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mplementar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in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3’untrans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ermi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g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UTR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mRNA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68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hap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nderstan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ward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stablish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w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cad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u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umero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ray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duc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ak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arge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ca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ra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hor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ampl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r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gnatu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fil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veloped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22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cogen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1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um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ppress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dentifi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35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imar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Japane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um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ample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ud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utho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s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veal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ffer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log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btyp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ffer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signature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69]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ffuse-typ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how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2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ld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por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pregu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testinal-typ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pecificall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ow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p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et-7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-433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g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p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-214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soci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nfavora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utcom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patient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69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dg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agno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tenti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v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th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acto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cau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t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quick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as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tec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ar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ag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Yu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64175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="008539B4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70]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erform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croarra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ar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u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de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ul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how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200-fami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mo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iti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tegr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200-family’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15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arge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oul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vid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peri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edict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nsitivi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lastRenderedPageBreak/>
        <w:t>specifici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vera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rviv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mpar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a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ar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dicat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one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mmariz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p-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own-regu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Ta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1)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</w:p>
    <w:p w14:paraId="7950B3F9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2815514B" w14:textId="77777777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spellStart"/>
      <w:r w:rsidRPr="0064175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LncRNAs</w:t>
      </w:r>
      <w:proofErr w:type="spellEnd"/>
    </w:p>
    <w:p w14:paraId="54DC6B35" w14:textId="2EA6F42C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LncRNA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ong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200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ucleotid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er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fou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fluenc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ultip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iolog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nc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roug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gula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cript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romat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model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st-transcriptio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proces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71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The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work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main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thre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ways: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(</w:t>
      </w:r>
      <w:r w:rsidR="008539B4" w:rsidRPr="00641752">
        <w:rPr>
          <w:rFonts w:ascii="Book Antiqua" w:hAnsi="Book Antiqua" w:cs="Book Antiqua"/>
          <w:color w:val="000000" w:themeColor="text1"/>
          <w:lang w:eastAsia="zh-CN"/>
        </w:rPr>
        <w:t>1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aps/>
          <w:color w:val="000000" w:themeColor="text1"/>
        </w:rPr>
        <w:t>i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nterac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mRNA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contro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transcrip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regulat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cellula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signal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pathways</w:t>
      </w:r>
      <w:r w:rsidR="008539B4" w:rsidRPr="00641752">
        <w:rPr>
          <w:rFonts w:ascii="Book Antiqua" w:hAnsi="Book Antiqua" w:cs="Book Antiqua"/>
          <w:color w:val="000000" w:themeColor="text1"/>
          <w:lang w:eastAsia="zh-CN"/>
        </w:rPr>
        <w:t>;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(</w:t>
      </w:r>
      <w:r w:rsidR="008539B4" w:rsidRPr="00641752">
        <w:rPr>
          <w:rFonts w:ascii="Book Antiqua" w:hAnsi="Book Antiqua" w:cs="Book Antiqua"/>
          <w:color w:val="000000" w:themeColor="text1"/>
          <w:lang w:eastAsia="zh-CN"/>
        </w:rPr>
        <w:t>2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aps/>
          <w:color w:val="000000" w:themeColor="text1"/>
        </w:rPr>
        <w:t>a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c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regulato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splic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mR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decay</w:t>
      </w:r>
      <w:r w:rsidR="008539B4" w:rsidRPr="00641752">
        <w:rPr>
          <w:rFonts w:ascii="Book Antiqua" w:hAnsi="Book Antiqua" w:cs="Book Antiqua"/>
          <w:color w:val="000000" w:themeColor="text1"/>
          <w:lang w:eastAsia="zh-CN"/>
        </w:rPr>
        <w:t>;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(</w:t>
      </w:r>
      <w:r w:rsidR="008539B4" w:rsidRPr="00641752">
        <w:rPr>
          <w:rFonts w:ascii="Book Antiqua" w:hAnsi="Book Antiqua" w:cs="Book Antiqua"/>
          <w:color w:val="000000" w:themeColor="text1"/>
          <w:lang w:eastAsia="zh-CN"/>
        </w:rPr>
        <w:t>3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work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molecula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decoy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miRNAs</w:t>
      </w:r>
      <w:r w:rsidR="008539B4" w:rsidRPr="00641752">
        <w:rPr>
          <w:rFonts w:ascii="Book Antiqua" w:hAnsi="Book Antiqua" w:cs="Book Antiqua"/>
          <w:color w:val="000000" w:themeColor="text1"/>
          <w:lang w:eastAsia="zh-CN"/>
        </w:rPr>
        <w:t>;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539B4" w:rsidRPr="00641752">
        <w:rPr>
          <w:rFonts w:ascii="Book Antiqua" w:hAnsi="Book Antiqua" w:cs="Book Antiqua"/>
          <w:color w:val="000000" w:themeColor="text1"/>
          <w:lang w:eastAsia="zh-CN"/>
        </w:rPr>
        <w:t>and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(</w:t>
      </w:r>
      <w:r w:rsidR="008539B4" w:rsidRPr="00641752">
        <w:rPr>
          <w:rFonts w:ascii="Book Antiqua" w:hAnsi="Book Antiqua" w:cs="Book Antiqua"/>
          <w:color w:val="000000" w:themeColor="text1"/>
          <w:lang w:eastAsia="zh-CN"/>
        </w:rPr>
        <w:t>4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interac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chromatin-modify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complex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be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scaffol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mainta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structu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nuclea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speckle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72-74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umero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lncRNA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ncover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o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chanism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OTAI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ll-studi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ncR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requent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verexpress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la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r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asta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roug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llow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hways: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539B4" w:rsidRPr="00641752">
        <w:rPr>
          <w:rFonts w:ascii="Book Antiqua" w:hAnsi="Book Antiqua" w:cs="Book Antiqua"/>
          <w:color w:val="000000" w:themeColor="text1"/>
          <w:lang w:eastAsia="zh-CN"/>
        </w:rPr>
        <w:t>(</w:t>
      </w:r>
      <w:r w:rsidR="00057F3D" w:rsidRPr="00641752">
        <w:rPr>
          <w:rFonts w:ascii="Book Antiqua" w:hAnsi="Book Antiqua" w:cs="Book Antiqua"/>
          <w:color w:val="000000" w:themeColor="text1"/>
          <w:lang w:eastAsia="zh-CN"/>
        </w:rPr>
        <w:t>1)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641752">
        <w:rPr>
          <w:rFonts w:ascii="Book Antiqua" w:eastAsia="Book Antiqua" w:hAnsi="Book Antiqua" w:cs="Book Antiqua"/>
          <w:caps/>
          <w:color w:val="000000" w:themeColor="text1"/>
        </w:rPr>
        <w:t>b</w:t>
      </w:r>
      <w:r w:rsidRPr="00641752">
        <w:rPr>
          <w:rFonts w:ascii="Book Antiqua" w:eastAsia="Book Antiqua" w:hAnsi="Book Antiqua" w:cs="Book Antiqua"/>
          <w:color w:val="000000" w:themeColor="text1"/>
        </w:rPr>
        <w:t>e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pong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-</w:t>
      </w:r>
      <w:r w:rsidR="00F25CE3" w:rsidRPr="00641752">
        <w:rPr>
          <w:rFonts w:ascii="Book Antiqua" w:hAnsi="Book Antiqua" w:cs="Book Antiqua"/>
          <w:color w:val="000000" w:themeColor="text1"/>
          <w:lang w:eastAsia="zh-CN"/>
        </w:rPr>
        <w:t>330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75]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-331-3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p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76]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pregulat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ownstrea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argets;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7F3D" w:rsidRPr="00641752">
        <w:rPr>
          <w:rFonts w:ascii="Book Antiqua" w:hAnsi="Book Antiqua" w:cs="Book Antiqua"/>
          <w:color w:val="000000" w:themeColor="text1"/>
          <w:lang w:eastAsia="zh-CN"/>
        </w:rPr>
        <w:t>(2)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641752">
        <w:rPr>
          <w:rFonts w:ascii="Book Antiqua" w:eastAsia="Book Antiqua" w:hAnsi="Book Antiqua" w:cs="Book Antiqua"/>
          <w:caps/>
          <w:color w:val="000000" w:themeColor="text1"/>
        </w:rPr>
        <w:t>d</w:t>
      </w:r>
      <w:r w:rsidRPr="00641752">
        <w:rPr>
          <w:rFonts w:ascii="Book Antiqua" w:eastAsia="Book Antiqua" w:hAnsi="Book Antiqua" w:cs="Book Antiqua"/>
          <w:color w:val="000000" w:themeColor="text1"/>
        </w:rPr>
        <w:t>irect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lenc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OXD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76]</w:t>
      </w:r>
      <w:r w:rsidR="00641752">
        <w:rPr>
          <w:rFonts w:ascii="Book Antiqua" w:hAnsi="Book Antiqua" w:cs="Book Antiqua"/>
          <w:color w:val="000000" w:themeColor="text1"/>
          <w:vertAlign w:val="superscript"/>
          <w:lang w:eastAsia="zh-CN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34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pression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77]</w:t>
      </w:r>
      <w:r w:rsidRPr="00641752">
        <w:rPr>
          <w:rFonts w:ascii="Book Antiqua" w:eastAsia="Book Antiqua" w:hAnsi="Book Antiqua" w:cs="Book Antiqua"/>
          <w:color w:val="000000" w:themeColor="text1"/>
        </w:rPr>
        <w:t>;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7F3D" w:rsidRPr="00641752">
        <w:rPr>
          <w:rFonts w:ascii="Book Antiqua" w:hAnsi="Book Antiqua" w:cs="Book Antiqua"/>
          <w:color w:val="000000" w:themeColor="text1"/>
          <w:lang w:eastAsia="zh-CN"/>
        </w:rPr>
        <w:t>(3)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641752">
        <w:rPr>
          <w:rFonts w:ascii="Book Antiqua" w:eastAsia="Book Antiqua" w:hAnsi="Book Antiqua" w:cs="Book Antiqua"/>
          <w:caps/>
          <w:color w:val="000000" w:themeColor="text1"/>
        </w:rPr>
        <w:t>r</w:t>
      </w:r>
      <w:r w:rsidRPr="00641752">
        <w:rPr>
          <w:rFonts w:ascii="Book Antiqua" w:eastAsia="Book Antiqua" w:hAnsi="Book Antiqua" w:cs="Book Antiqua"/>
          <w:color w:val="000000" w:themeColor="text1"/>
        </w:rPr>
        <w:t>egula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Wnt</w:t>
      </w:r>
      <w:proofErr w:type="spellEnd"/>
      <w:r w:rsidRPr="00641752">
        <w:rPr>
          <w:rFonts w:ascii="Book Antiqua" w:eastAsia="Book Antiqua" w:hAnsi="Book Antiqua" w:cs="Book Antiqua"/>
          <w:color w:val="000000" w:themeColor="text1"/>
        </w:rPr>
        <w:t>/β-caten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I3K/Ak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hway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77]</w:t>
      </w:r>
      <w:r w:rsidRPr="00641752">
        <w:rPr>
          <w:rFonts w:ascii="Book Antiqua" w:eastAsia="Book Antiqua" w:hAnsi="Book Antiqua" w:cs="Book Antiqua"/>
          <w:color w:val="000000" w:themeColor="text1"/>
        </w:rPr>
        <w:t>;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57F3D" w:rsidRPr="00641752">
        <w:rPr>
          <w:rFonts w:ascii="Book Antiqua" w:hAnsi="Book Antiqua" w:cs="Book Antiqua"/>
          <w:color w:val="000000" w:themeColor="text1"/>
          <w:lang w:eastAsia="zh-CN"/>
        </w:rPr>
        <w:t>and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="00057F3D" w:rsidRPr="00641752">
        <w:rPr>
          <w:rFonts w:ascii="Book Antiqua" w:hAnsi="Book Antiqua" w:cs="Book Antiqua"/>
          <w:color w:val="000000" w:themeColor="text1"/>
          <w:lang w:eastAsia="zh-CN"/>
        </w:rPr>
        <w:t>(4)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641752">
        <w:rPr>
          <w:rFonts w:ascii="Book Antiqua" w:eastAsia="Book Antiqua" w:hAnsi="Book Antiqua" w:cs="Book Antiqua"/>
          <w:caps/>
          <w:color w:val="000000" w:themeColor="text1"/>
        </w:rPr>
        <w:t>i</w:t>
      </w:r>
      <w:r w:rsidRPr="00641752">
        <w:rPr>
          <w:rFonts w:ascii="Book Antiqua" w:eastAsia="Book Antiqua" w:hAnsi="Book Antiqua" w:cs="Book Antiqua"/>
          <w:color w:val="000000" w:themeColor="text1"/>
        </w:rPr>
        <w:t>nduc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biquitin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unx3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78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refor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OTAI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sider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t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agnos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nos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iomark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lncRNA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u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cogenic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ik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19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NX1-AS1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LAT1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ULC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CA1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iCs/>
          <w:color w:val="000000" w:themeColor="text1"/>
        </w:rPr>
        <w:t>etc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owever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om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lncRNA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ik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RND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dentifi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hibi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ression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mmariz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p-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own-regu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lncRNA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arge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nc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Ta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2).</w:t>
      </w:r>
    </w:p>
    <w:p w14:paraId="2709BC9A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B952C73" w14:textId="77777777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spellStart"/>
      <w:r w:rsidRPr="0064175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CircRNAs</w:t>
      </w:r>
      <w:proofErr w:type="spellEnd"/>
    </w:p>
    <w:p w14:paraId="64D6FCB6" w14:textId="33C91FAC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CircRNA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ve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as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serv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ngle-strand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lecul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riv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ro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exonic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tron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quenc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ecurs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R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ack-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splicing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79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mpar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inea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NA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ircula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ructu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circRNA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fe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nhanc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abili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onuclea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digestion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80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rt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ial</w:t>
      </w:r>
      <w:r w:rsidRPr="00641752">
        <w:rPr>
          <w:rFonts w:ascii="Book Antiqua" w:eastAsia="Book Antiqua" w:hAnsi="Book Antiqua" w:cs="Book Antiqua"/>
          <w:color w:val="000000" w:themeColor="text1"/>
        </w:rPr>
        <w:t>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simila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lncRNAs</w:t>
      </w:r>
      <w:proofErr w:type="spellEnd"/>
      <w:r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circRNA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ul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s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pong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gulato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ternat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plic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ol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quester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nctio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tei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e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p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sttranscriptio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="00317695" w:rsidRPr="00641752">
        <w:rPr>
          <w:rFonts w:ascii="Book Antiqua" w:eastAsia="Book Antiqua" w:hAnsi="Book Antiqua" w:cs="Book Antiqua"/>
          <w:color w:val="000000" w:themeColor="text1"/>
        </w:rPr>
        <w:t>modification</w:t>
      </w:r>
      <w:r w:rsidR="00317695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81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owever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om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circRNA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lastRenderedPageBreak/>
        <w:t>identifi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ncod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nctio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protein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82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CircRNA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por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er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fluenc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um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rowth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rapeu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istanc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curren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metastasi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83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-rel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quenc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at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veal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varie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circRNA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-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ti-tum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ole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clu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ircPVT1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ircRNA_001569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ircHIPK3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i/>
          <w:iCs/>
          <w:color w:val="000000" w:themeColor="text1"/>
        </w:rPr>
        <w:t>etc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iRS-7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st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vestig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circRNAs</w:t>
      </w:r>
      <w:proofErr w:type="spellEnd"/>
      <w:r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pong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-7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-7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know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um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ppress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NA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iRS-7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u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cogen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o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tagoniz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-7-medi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TEN/PI3K/AK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hwa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verexp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iRS-7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celera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84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ndoubtedl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circRNAs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re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valu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ear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merg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is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a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iel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c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iolog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rapy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is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om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mporta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circRNAs</w:t>
      </w:r>
      <w:proofErr w:type="spellEnd"/>
      <w:r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i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arge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nc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a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3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</w:p>
    <w:p w14:paraId="26A9B027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56D7A06F" w14:textId="72463C2D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TRANSLATIONAL</w:t>
      </w:r>
      <w:r w:rsidR="0064175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APPLICATION</w:t>
      </w:r>
      <w:r w:rsidR="0064175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OF</w:t>
      </w:r>
      <w:r w:rsidR="0064175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caps/>
          <w:color w:val="000000" w:themeColor="text1"/>
          <w:u w:val="single"/>
        </w:rPr>
        <w:t>EPIGENETICS</w:t>
      </w:r>
    </w:p>
    <w:p w14:paraId="29329B1E" w14:textId="567EE464" w:rsidR="00A77B3E" w:rsidRPr="00641752" w:rsidRDefault="00790B83" w:rsidP="00641752">
      <w:pPr>
        <w:spacing w:line="360" w:lineRule="auto"/>
        <w:jc w:val="both"/>
        <w:rPr>
          <w:rFonts w:ascii="Book Antiqua" w:eastAsia="Book Antiqua" w:hAnsi="Book Antiqua" w:cs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Research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veal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nderly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chanis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c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iti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ressio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u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s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vid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ve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agnos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nos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didat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5C3304" w:rsidRPr="00641752">
        <w:rPr>
          <w:rFonts w:ascii="Book Antiqua" w:eastAsia="Book Antiqua" w:hAnsi="Book Antiqua" w:cs="Book Antiqua"/>
          <w:color w:val="000000" w:themeColor="text1"/>
        </w:rPr>
        <w:t>biomarke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rapeu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arget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u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knowledg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iomarke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ang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ro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ivot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tein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n-co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len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dific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vario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pecifici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nsitivit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iqui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iops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om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read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how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avora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in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tili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Ta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4)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iqui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iops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mpl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a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n-invas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ternat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rg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iopsies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loo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od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lui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amp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alway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eas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collect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ircula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um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CTCs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-fre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ucle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id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cfNAs</w:t>
      </w:r>
      <w:proofErr w:type="spellEnd"/>
      <w:r w:rsidRPr="00641752">
        <w:rPr>
          <w:rFonts w:ascii="Book Antiqua" w:eastAsia="Book Antiqua" w:hAnsi="Book Antiqua" w:cs="Book Antiqua"/>
          <w:color w:val="000000" w:themeColor="text1"/>
        </w:rPr>
        <w:t>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clu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A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R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cro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ul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tec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i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loo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od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="00317695" w:rsidRPr="00641752">
        <w:rPr>
          <w:rFonts w:ascii="Book Antiqua" w:eastAsia="Book Antiqua" w:hAnsi="Book Antiqua" w:cs="Book Antiqua"/>
          <w:color w:val="000000" w:themeColor="text1"/>
        </w:rPr>
        <w:t>fluid</w:t>
      </w:r>
      <w:r w:rsidR="00317695"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85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Availa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inform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obtain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fro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liqui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biops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coul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help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octo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c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agno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valu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in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utcome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p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w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iqui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iopsi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berra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5-methylcytos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5mC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5-hydroxymethylcytosi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5hmC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D40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HS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yper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v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ul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s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dentif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pecif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c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type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86-88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reover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TC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t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tec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as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iR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R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C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sa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u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ow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ncentr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lood.</w:t>
      </w:r>
    </w:p>
    <w:p w14:paraId="15758ABE" w14:textId="4452725C" w:rsidR="00A77B3E" w:rsidRPr="00641752" w:rsidRDefault="00790B83" w:rsidP="00641752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lastRenderedPageBreak/>
        <w:t>Fro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rapeu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erspectiv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arge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volv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dific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otenti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ru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arge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in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vid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17695" w:rsidRPr="00641752">
        <w:rPr>
          <w:rFonts w:ascii="Book Antiqua" w:eastAsia="Book Antiqua" w:hAnsi="Book Antiqua" w:cs="Book Antiqua"/>
          <w:color w:val="000000" w:themeColor="text1"/>
        </w:rPr>
        <w:t>in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w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roup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clu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nzym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et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H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DAC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thy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DNM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MT)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n-co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N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miRN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ncRNA)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om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rug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pprov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D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DA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hibito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SAHA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eatm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utaneo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-c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ymphom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M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hibito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vidaza</w:t>
      </w:r>
      <w:proofErr w:type="spellEnd"/>
      <w:r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citabine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eatm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myelodysplatic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41752">
        <w:rPr>
          <w:rFonts w:ascii="Book Antiqua" w:eastAsia="Book Antiqua" w:hAnsi="Book Antiqua" w:cs="Book Antiqua"/>
          <w:color w:val="000000" w:themeColor="text1"/>
        </w:rPr>
        <w:t>syndromes</w:t>
      </w:r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41752">
        <w:rPr>
          <w:rFonts w:ascii="Book Antiqua" w:eastAsia="Book Antiqua" w:hAnsi="Book Antiqua" w:cs="Book Antiqua"/>
          <w:color w:val="000000" w:themeColor="text1"/>
          <w:vertAlign w:val="superscript"/>
        </w:rPr>
        <w:t>2]</w:t>
      </w:r>
      <w:r w:rsidRPr="00641752">
        <w:rPr>
          <w:rFonts w:ascii="Book Antiqua" w:eastAsia="Book Antiqua" w:hAnsi="Book Antiqua" w:cs="Book Antiqua"/>
          <w:color w:val="000000" w:themeColor="text1"/>
        </w:rPr>
        <w:t>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owever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s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rug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ndergo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in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eclin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es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urrent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ad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in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tilit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api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velopm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sear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c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cade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re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gnifican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tegrat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is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inding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nsu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ffici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ansl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pplic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Tab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5)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</w:p>
    <w:p w14:paraId="59586161" w14:textId="77777777" w:rsidR="00A77B3E" w:rsidRPr="00641752" w:rsidRDefault="00A77B3E" w:rsidP="00641752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2E9CB595" w14:textId="77777777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>CONCLUSION</w:t>
      </w:r>
    </w:p>
    <w:p w14:paraId="4CEEEBD2" w14:textId="60C3EDA2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Accumulat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viden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veal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rit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o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terati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c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iti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ression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erein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mprehensive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scuss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nction</w:t>
      </w:r>
      <w:r w:rsidR="00C00396" w:rsidRPr="00641752">
        <w:rPr>
          <w:rFonts w:ascii="Book Antiqua" w:eastAsia="Book Antiqua" w:hAnsi="Book Antiqua" w:cs="Book Antiqua"/>
          <w:color w:val="000000" w:themeColor="text1"/>
        </w:rPr>
        <w:t>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echanism</w:t>
      </w:r>
      <w:r w:rsidR="00C00396" w:rsidRPr="00641752">
        <w:rPr>
          <w:rFonts w:ascii="Book Antiqua" w:eastAsia="Book Antiqua" w:hAnsi="Book Antiqua" w:cs="Book Antiqua"/>
          <w:color w:val="000000" w:themeColor="text1"/>
        </w:rPr>
        <w:t>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acto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rug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arge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T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DAC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NM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ndergo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eclin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linic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rial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mis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mprov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fficac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urviv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owever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udi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ti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alleng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ack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novat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inding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ew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yp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iston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odification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Succinylation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sumoylation</w:t>
      </w:r>
      <w:proofErr w:type="spellEnd"/>
      <w:r w:rsidRPr="00641752">
        <w:rPr>
          <w:rFonts w:ascii="Book Antiqua" w:eastAsia="Book Antiqua" w:hAnsi="Book Antiqua" w:cs="Book Antiqua"/>
          <w:color w:val="000000" w:themeColor="text1"/>
        </w:rPr>
        <w:t>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stanc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a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lread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por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rticipat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umorigenes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gress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th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astrointesti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ce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clud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sophageal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lorect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iv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ancer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lie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mbin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echnologie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ik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ing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e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quenc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ultip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te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mic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quencing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rthe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roade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vestiga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astr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lignanc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atien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l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enefi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rom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umerou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pigeneti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rug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ture.</w:t>
      </w:r>
    </w:p>
    <w:p w14:paraId="1627D9AC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  <w:lang w:eastAsia="zh-CN"/>
        </w:rPr>
      </w:pPr>
    </w:p>
    <w:p w14:paraId="11D65688" w14:textId="77777777" w:rsidR="00A77B3E" w:rsidRPr="00641752" w:rsidRDefault="00790B83" w:rsidP="00641752">
      <w:pPr>
        <w:spacing w:line="360" w:lineRule="auto"/>
        <w:jc w:val="both"/>
        <w:rPr>
          <w:rFonts w:ascii="Book Antiqua" w:hAnsi="Book Antiqua" w:cs="Book Antiqua"/>
          <w:b/>
          <w:color w:val="000000" w:themeColor="text1"/>
          <w:lang w:eastAsia="zh-CN"/>
        </w:rPr>
      </w:pPr>
      <w:r w:rsidRPr="00641752">
        <w:rPr>
          <w:rFonts w:ascii="Book Antiqua" w:eastAsia="Book Antiqua" w:hAnsi="Book Antiqua" w:cs="Book Antiqua"/>
          <w:b/>
          <w:color w:val="000000" w:themeColor="text1"/>
        </w:rPr>
        <w:t>REFERENCES</w:t>
      </w:r>
    </w:p>
    <w:p w14:paraId="702256A1" w14:textId="5F6C454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Bray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F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Ferlay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oerjomataram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ege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rr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em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lob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atistic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LOBOC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stim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cide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rtalit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orldwid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8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untrie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l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6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94-42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020759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322/caac.21492]</w:t>
      </w:r>
    </w:p>
    <w:p w14:paraId="70624CB5" w14:textId="17D2CC3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2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Theuer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P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urosak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Zioga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utl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ton-Culv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i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ien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rcino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ni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hibi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niqu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linic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eatu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eri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vera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pecif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rviv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ate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0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8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883-189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106434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2/1097-0142(20001101)89:9&lt;</w:t>
      </w:r>
      <w:proofErr w:type="gramStart"/>
      <w:r w:rsidRPr="00641752">
        <w:rPr>
          <w:rFonts w:ascii="Book Antiqua" w:hAnsi="Book Antiqua"/>
          <w:color w:val="000000" w:themeColor="text1"/>
        </w:rPr>
        <w:t>1883::</w:t>
      </w:r>
      <w:proofErr w:type="gramEnd"/>
      <w:r w:rsidRPr="00641752">
        <w:rPr>
          <w:rFonts w:ascii="Book Antiqua" w:hAnsi="Book Antiqua"/>
          <w:color w:val="000000" w:themeColor="text1"/>
        </w:rPr>
        <w:t>aid-cncr3&gt;3.3.co;2-8]</w:t>
      </w:r>
    </w:p>
    <w:p w14:paraId="06259D17" w14:textId="3CD61645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3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Jin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inheir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llah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E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ltekrus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F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amin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rviv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etwe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ian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hi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ni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ate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astric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7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573-58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786628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10120-016-0667-4]</w:t>
      </w:r>
    </w:p>
    <w:p w14:paraId="6C082D08" w14:textId="509D4B6D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heo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JH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oo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r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o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o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yu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edict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es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motherap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spon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esectabl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ulti-cohor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trospect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alys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Lance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629-63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56707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S1470-2045(18)30108-6]</w:t>
      </w:r>
    </w:p>
    <w:p w14:paraId="10B47628" w14:textId="5600AA11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5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Vogelaar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IP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os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isseling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an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Krieke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HJ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igtenberg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J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Hoogerbrugg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mili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tec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reditar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u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lp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nderst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tiology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Hered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l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ract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2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323181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86/1897-4287-10-18]</w:t>
      </w:r>
    </w:p>
    <w:p w14:paraId="7625A5BC" w14:textId="6770E5BF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a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P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eo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G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tic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le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hogene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denocarcinom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astroenterolog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5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4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153-1162.e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607337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53/j.gastro.2015.05.059]</w:t>
      </w:r>
    </w:p>
    <w:p w14:paraId="1D5408E5" w14:textId="7B23F993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ristesc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R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Nebozhy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Ji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o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oh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a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r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oh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u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ardwic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yer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Hongyu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inhar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obod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ggarw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le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aly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dentifi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btyp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soc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stinc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linic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utcome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Na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5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449-45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589482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nm.3850]</w:t>
      </w:r>
    </w:p>
    <w:p w14:paraId="3BE60CBD" w14:textId="06451FD9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ancer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Genome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Atlas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Research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Network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mprehens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le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aracteriz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denocarcinom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Natur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4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51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-20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507931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nature13480]</w:t>
      </w:r>
    </w:p>
    <w:p w14:paraId="03837672" w14:textId="3E1570BB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Kornber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RD</w:t>
      </w:r>
      <w:r w:rsidRPr="00641752">
        <w:rPr>
          <w:rFonts w:ascii="Book Antiqua" w:hAnsi="Book Antiqua"/>
          <w:color w:val="000000" w:themeColor="text1"/>
        </w:rPr>
        <w:t>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romat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ructure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pe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ni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cie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974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8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868-87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482588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26/science.184.4139.868]</w:t>
      </w:r>
    </w:p>
    <w:p w14:paraId="6563A756" w14:textId="5B8C48F6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alcagno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DQ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Wisniesk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ot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RD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ous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st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lv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F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Gigek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nto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asmuss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T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ssumpçã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P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urban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m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ol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et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mplication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ete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mpound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linic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erspective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pigenomic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49-36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067233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2217/epi-2018-0081]</w:t>
      </w:r>
    </w:p>
    <w:p w14:paraId="3B1789BA" w14:textId="295F1963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G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Geng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etyltransfer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uccinyltransferas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-histon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igenes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MBO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2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5096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37241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5252/embr.202050967]</w:t>
      </w:r>
    </w:p>
    <w:p w14:paraId="110B653D" w14:textId="640897AD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D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ki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os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MO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2F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ZH2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8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4212-422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81685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58/0008-5472.CAN-20-1259]</w:t>
      </w:r>
    </w:p>
    <w:p w14:paraId="7D377F44" w14:textId="4B99E574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Kishore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</w:t>
      </w:r>
      <w:r w:rsidRPr="00641752">
        <w:rPr>
          <w:rFonts w:ascii="Book Antiqua" w:hAnsi="Book Antiqua"/>
          <w:color w:val="000000" w:themeColor="text1"/>
        </w:rPr>
        <w:t>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igene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is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rapi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lorect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Curr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harmaco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57358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2174/1874467214666210126105345]</w:t>
      </w:r>
    </w:p>
    <w:p w14:paraId="551A570D" w14:textId="6DD0853A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a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ysi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roton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volv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patocell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rcino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Biomed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harmacoth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1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976-98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084147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biopha.2018.12.148]</w:t>
      </w:r>
    </w:p>
    <w:p w14:paraId="6E8A7798" w14:textId="15C86624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5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Jenke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R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eßing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ans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ign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üch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ti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rap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DA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ors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chanism-Bas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mbin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rategi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tur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erspective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(Basel)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56265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390/cancers13040634]</w:t>
      </w:r>
    </w:p>
    <w:p w14:paraId="511AF54F" w14:textId="24BC682C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6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Saha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</w:t>
      </w:r>
      <w:r w:rsidRPr="00641752">
        <w:rPr>
          <w:rFonts w:ascii="Book Antiqua" w:hAnsi="Book Antiqua"/>
          <w:color w:val="000000" w:themeColor="text1"/>
        </w:rPr>
        <w:t>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dification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th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ce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igene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Trypanosomatids</w:t>
      </w:r>
      <w:proofErr w:type="spellEnd"/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av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i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rk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Bi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87375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28/mBio.01079-20]</w:t>
      </w:r>
    </w:p>
    <w:p w14:paraId="1241B18B" w14:textId="37328F9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Park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S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Ji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J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Yook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lob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dific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ter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rrel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curre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vera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rviv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denocarcinom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n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urg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0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5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968-197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847056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245/s10434-008-9927-9]</w:t>
      </w:r>
    </w:p>
    <w:p w14:paraId="7D44CCCD" w14:textId="289CF7B2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18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Wisnieski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F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lcagn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nto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C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Gigek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rtigian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Demachk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ssumpçã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P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ourenç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G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urban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m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C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MP8B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press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et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chem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7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1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869-87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774853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2/jcb.25766]</w:t>
      </w:r>
    </w:p>
    <w:p w14:paraId="5371D439" w14:textId="1AB09571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9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Wisnieski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F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lcagn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Gigek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nto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on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asmuss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T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ayã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L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ssumpçã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P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ourenç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G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Demachk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rtigian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urban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m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C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fferenti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acetyl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etyltransfer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i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du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trichostati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Tumour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Bi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4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35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6373-638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466854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13277-014-1841-0]</w:t>
      </w:r>
    </w:p>
    <w:p w14:paraId="50E7835F" w14:textId="1D814025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2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Kim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S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Yo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rameshif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utation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press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30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lorect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crosatellit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stabilit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Hum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atho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3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4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64-207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375965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humpath.2012.11.027]</w:t>
      </w:r>
    </w:p>
    <w:p w14:paraId="5CA7A63B" w14:textId="69130F3C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2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De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R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DA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dispensabl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FN-γ-induc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7-H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l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pigenetic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5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053798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86/s13148-018-0589-6]</w:t>
      </w:r>
    </w:p>
    <w:p w14:paraId="26A113A8" w14:textId="2DD8DB0E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22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Wisnieski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F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lcagn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nto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C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Gigek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Demachk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rtigian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ssumpçã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P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ourenç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G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urban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m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C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DKN1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et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lationshi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denocarcinoma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l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xp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7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7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21-12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656700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10238-015-0400-3]</w:t>
      </w:r>
    </w:p>
    <w:p w14:paraId="0C7BCEEE" w14:textId="327C7383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2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Byu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W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u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s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licobact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ylor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creas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2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lt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pioi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ceptor-med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et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2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Let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2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32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96-10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286794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canlet.2012.07.032]</w:t>
      </w:r>
    </w:p>
    <w:p w14:paraId="04BE2B19" w14:textId="05BBE61C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2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ichalak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EM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ur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annist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aws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ol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ge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Na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v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Bi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573-58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27044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s41580-019-0143-1]</w:t>
      </w:r>
    </w:p>
    <w:p w14:paraId="0E881F20" w14:textId="7514A0F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2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o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rge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rapy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nzyme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or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ologic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tivit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erspective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Hematol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4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731634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86/s13045-016-0279-9]</w:t>
      </w:r>
    </w:p>
    <w:p w14:paraId="171EB537" w14:textId="2881F25D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26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Jarrold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avi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C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M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rgini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ion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'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est-Kep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cret?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Trend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5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993-100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23090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molmed.2019.05.007]</w:t>
      </w:r>
    </w:p>
    <w:p w14:paraId="101AC75D" w14:textId="3389F9F9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2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orres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IO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uchenbeck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Nnad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Fletterick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ell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jimor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G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methyl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DM5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ad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ma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ositive-feedbac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chanism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Na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Commu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5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620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568674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ncomms7204]</w:t>
      </w:r>
    </w:p>
    <w:p w14:paraId="6E5F0017" w14:textId="46C8D752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2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i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W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Xi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ncRNAFEZF1-AS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press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2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SD1-Med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3K4me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methylatio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7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820917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86/s12943-017-0588-9]</w:t>
      </w:r>
    </w:p>
    <w:p w14:paraId="4D93733B" w14:textId="51A4297D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2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Donner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I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Kiviluot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istimäk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altone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Vahterist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om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quenc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veal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ve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didat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edisposi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ffu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Fam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5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41-24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557624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10689-015-9778-z]</w:t>
      </w:r>
    </w:p>
    <w:p w14:paraId="2CB88875" w14:textId="00B5146E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3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e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L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Xi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gnifica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ver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ZH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3k27me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tein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sia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Pac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rev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2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73-317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299472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7314/apjcp.2012.13.7.3173]</w:t>
      </w:r>
    </w:p>
    <w:p w14:paraId="3E57CB2B" w14:textId="20AB50AF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31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Nishikawaji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kiya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imad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oji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awan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Eish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as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nak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ncogen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ol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TDB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transfer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Oncotarget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7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67251-6726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757230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8632/oncotarget.11625]</w:t>
      </w:r>
    </w:p>
    <w:p w14:paraId="491A0238" w14:textId="0A118DB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32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Elmaci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İ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ltinoz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r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olukbas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osphoryl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(PHH3)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ve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rk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nosticat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ninge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s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or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view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pp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Immunohistochem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Morpho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627-63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877714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97/PAI.0000000000000499]</w:t>
      </w:r>
    </w:p>
    <w:p w14:paraId="05D3F0C5" w14:textId="23C49C4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3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Besant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PG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ttwoo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V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idi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osphorylation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nase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osphatase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v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en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chem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oc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Tran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2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4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0-29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226070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42/BST20110605]</w:t>
      </w:r>
    </w:p>
    <w:p w14:paraId="2EC8618D" w14:textId="64867DD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34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Ajiro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K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od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Utsum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ishikaw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lt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ycle-depende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hosphorylation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kada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id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duc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tosis-specif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osphor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lastRenderedPageBreak/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romat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ndens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mmali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terph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Bi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he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99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7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3197-1320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866267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74/jbc.271.22.13197]</w:t>
      </w:r>
    </w:p>
    <w:p w14:paraId="58532999" w14:textId="1611E7D2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3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umphrey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am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n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te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osphorylation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j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witc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chanis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abol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o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Trend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ndocrin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Metab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5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676-68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649885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tem.2015.09.013]</w:t>
      </w:r>
    </w:p>
    <w:p w14:paraId="096FC873" w14:textId="641F29C1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3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urakami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</w:t>
      </w:r>
      <w:r w:rsidRPr="00641752">
        <w:rPr>
          <w:rFonts w:ascii="Book Antiqua" w:hAnsi="Book Antiqua"/>
          <w:color w:val="000000" w:themeColor="text1"/>
        </w:rPr>
        <w:t>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osphor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press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d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ader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se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n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lay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ver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ol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terochromat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o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chem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6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-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19893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93/</w:t>
      </w:r>
      <w:proofErr w:type="spellStart"/>
      <w:r w:rsidRPr="00641752">
        <w:rPr>
          <w:rFonts w:ascii="Book Antiqua" w:hAnsi="Book Antiqua"/>
          <w:color w:val="000000" w:themeColor="text1"/>
        </w:rPr>
        <w:t>jb</w:t>
      </w:r>
      <w:proofErr w:type="spellEnd"/>
      <w:r w:rsidRPr="00641752">
        <w:rPr>
          <w:rFonts w:ascii="Book Antiqua" w:hAnsi="Book Antiqua"/>
          <w:color w:val="000000" w:themeColor="text1"/>
        </w:rPr>
        <w:t>/mvz045]</w:t>
      </w:r>
    </w:p>
    <w:p w14:paraId="20698C8A" w14:textId="0BD025BE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3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Qi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a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K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i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AT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tiv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SK1-med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osphor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FA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gnal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rcinogenes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gene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04194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s41389-020-0195-2]</w:t>
      </w:r>
    </w:p>
    <w:p w14:paraId="0C415CC8" w14:textId="65D8745C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3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Kha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A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mneka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Khad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arre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G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amadwa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hrikhand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V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upt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38-MAPK/MSK1-med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ver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ri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osphor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fin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stance-depende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alu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egat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sec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rg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l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pigenetic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8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758814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86/s13148-016-0255-9]</w:t>
      </w:r>
    </w:p>
    <w:p w14:paraId="4291258B" w14:textId="7BA31226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3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akahashi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ura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Tsuneyam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Nomot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kad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jit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kan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ver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osphoryl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dicat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o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no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denocarcino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ient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pp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Immunohistochem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Morpho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0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6-30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693202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97/00129039-200609000-00007]</w:t>
      </w:r>
    </w:p>
    <w:p w14:paraId="555A2AE0" w14:textId="2B67C22E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4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i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as-ERK1/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gnal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rticip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press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uror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-med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1.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osphor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r27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hysio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90792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2/jcp.29432]</w:t>
      </w:r>
    </w:p>
    <w:p w14:paraId="7F2BA3FF" w14:textId="208637B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4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Qiu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biquit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on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dify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nzyme'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or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015055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390/cells7090118]</w:t>
      </w:r>
    </w:p>
    <w:p w14:paraId="483F588F" w14:textId="3EFF2F96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42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Swatek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KN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Komand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biquit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dification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99-42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701246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cr.2016.39]</w:t>
      </w:r>
    </w:p>
    <w:p w14:paraId="41354795" w14:textId="4E685D5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4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ilkinso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KD</w:t>
      </w:r>
      <w:r w:rsidRPr="00641752">
        <w:rPr>
          <w:rFonts w:ascii="Book Antiqua" w:hAnsi="Book Antiqua"/>
          <w:color w:val="000000" w:themeColor="text1"/>
        </w:rPr>
        <w:t>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biquitin-depende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cess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ubiquitin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nzyme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FASEB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997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245-125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940954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96/fasebj.11.14.9409543]</w:t>
      </w:r>
    </w:p>
    <w:p w14:paraId="3407EC9B" w14:textId="4180CF3A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44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Eletr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M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lkins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D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teoly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m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ubiquitin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nzymes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chim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phys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ct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4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84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14-12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384598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bbamcr.2013.06.027]</w:t>
      </w:r>
    </w:p>
    <w:p w14:paraId="2F0CC91B" w14:textId="70DFA971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4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ah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A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cks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acks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larks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i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rs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press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DC7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terac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ing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tein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F2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F4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quir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intena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B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onoubiquitination</w:t>
      </w:r>
      <w:proofErr w:type="spellEnd"/>
      <w:r w:rsidRPr="00641752">
        <w:rPr>
          <w:rFonts w:ascii="Book Antiqua" w:hAnsi="Book Antiqua"/>
          <w:color w:val="000000" w:themeColor="text1"/>
        </w:rPr>
        <w:t>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Hum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ene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2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559-56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202142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93/</w:t>
      </w:r>
      <w:proofErr w:type="spellStart"/>
      <w:r w:rsidRPr="00641752">
        <w:rPr>
          <w:rFonts w:ascii="Book Antiqua" w:hAnsi="Book Antiqua"/>
          <w:color w:val="000000" w:themeColor="text1"/>
        </w:rPr>
        <w:t>hmg</w:t>
      </w:r>
      <w:proofErr w:type="spellEnd"/>
      <w:r w:rsidRPr="00641752">
        <w:rPr>
          <w:rFonts w:ascii="Book Antiqua" w:hAnsi="Book Antiqua"/>
          <w:color w:val="000000" w:themeColor="text1"/>
        </w:rPr>
        <w:t>/ddr490]</w:t>
      </w:r>
    </w:p>
    <w:p w14:paraId="188BDFA3" w14:textId="1B141E4B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4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D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creas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2B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onoubiquitinatio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ligna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rcinom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World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astroenter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3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8099-810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430780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748/wjg.v19.i44.8099]</w:t>
      </w:r>
    </w:p>
    <w:p w14:paraId="490F26FD" w14:textId="2C09711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4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h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Q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ce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dvanc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osensor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tr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tec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v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mag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ion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sens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electro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7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1271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04565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bios.2020.112712]</w:t>
      </w:r>
    </w:p>
    <w:p w14:paraId="65578948" w14:textId="1BA97E47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4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Ortiz-Barahona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V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os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Estell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fil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anslation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ncolog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em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Bi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35226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semcancer.2020.12.011]</w:t>
      </w:r>
    </w:p>
    <w:p w14:paraId="6A3A7309" w14:textId="20FDEAB9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4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Gardiner-Garde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Fromm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p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land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ertebrat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ome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Bi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987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9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61-28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65644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0022-2836(87)90689-9]</w:t>
      </w:r>
    </w:p>
    <w:p w14:paraId="5F5BFEFA" w14:textId="2D922AF2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50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Héberlé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É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arde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F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nsitivit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anscrip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ctor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io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ssay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chem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6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727-74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75592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42/EBC20190033]</w:t>
      </w:r>
    </w:p>
    <w:p w14:paraId="6751AD6F" w14:textId="10A36692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5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1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soc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mosensitivit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luorouraci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ien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dvanc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ed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4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3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98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481673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12032-014-0988-2]</w:t>
      </w:r>
    </w:p>
    <w:p w14:paraId="43777BC0" w14:textId="71030F5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52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Balgkouranidou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I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atthaio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Karayiannaki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olanak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ichailidi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Xenidi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marantidi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Cheli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Trypsiani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Chatzak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ianidou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Kakolyri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ol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P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ASSF1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atu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r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lastRenderedPageBreak/>
        <w:t>circ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perabl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ients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Mutat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5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77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46-5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607347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mrfmmm.2015.05.002]</w:t>
      </w:r>
    </w:p>
    <w:p w14:paraId="59D35B53" w14:textId="2CA9D157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5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rvalh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a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on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od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lt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rapeu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rge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4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577-59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526394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ccr.2014.07.028]</w:t>
      </w:r>
    </w:p>
    <w:p w14:paraId="1C63728B" w14:textId="2DDE3579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5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Kim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Jeong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mbinator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w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atus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T-α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r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soc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orten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rviv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im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ien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dvanc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astric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2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7-4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92631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10120-018-0852-8]</w:t>
      </w:r>
    </w:p>
    <w:p w14:paraId="2E2E0DD9" w14:textId="661B78DC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55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Kurklu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B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hitehea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namo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x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n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ud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irau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enheniott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neage-specif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UNX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ypo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rk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eneopla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mmu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mpone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5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3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856-286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508819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onc.2014.233]</w:t>
      </w:r>
    </w:p>
    <w:p w14:paraId="37D5FF05" w14:textId="73C08984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56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Leodolter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A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lons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onzález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ber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P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Vieth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öcke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Wex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eitz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alferthein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eruch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oma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ypo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ylori-Assoc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gh-Ris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t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nhanc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oma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ypo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soci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dvanc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ag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l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Transl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astroenter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5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8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592880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ctg.2015.14]</w:t>
      </w:r>
    </w:p>
    <w:p w14:paraId="27A53DB5" w14:textId="609B657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5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eu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K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maok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ffec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licobact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ylor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radic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atu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-cadher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cancerou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omac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l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0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2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16-322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670762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58/1078-0432.Ccr-05-2442]</w:t>
      </w:r>
    </w:p>
    <w:p w14:paraId="093D08E5" w14:textId="54F10234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5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Perri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F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Cotugn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iepol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erl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Quitadam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til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ilott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nnes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ndriull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berra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-neopla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ucos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ylor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fec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ien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ffec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radicatio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m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astroenter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07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02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361-137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750902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11/j.1572-0241.2007.01284.x]</w:t>
      </w:r>
    </w:p>
    <w:p w14:paraId="058AFF41" w14:textId="2AD8A396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59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Niwa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yod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sukamo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r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Tatematsu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shiji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even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licobact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ylori-induc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rbil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methy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gent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lastRenderedPageBreak/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rev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(Phila)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3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63-27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bookmarkStart w:id="9" w:name="OLE_LINK27"/>
      <w:r w:rsidRPr="00641752">
        <w:rPr>
          <w:rFonts w:ascii="Book Antiqua" w:hAnsi="Book Antiqua"/>
          <w:color w:val="000000" w:themeColor="text1"/>
        </w:rPr>
        <w:t>23559452</w:t>
      </w:r>
      <w:r>
        <w:rPr>
          <w:rFonts w:ascii="Book Antiqua" w:hAnsi="Book Antiqua"/>
          <w:color w:val="000000" w:themeColor="text1"/>
        </w:rPr>
        <w:t xml:space="preserve"> </w:t>
      </w:r>
      <w:bookmarkEnd w:id="9"/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58/1940-6207.</w:t>
      </w:r>
      <w:r w:rsidRPr="00641752">
        <w:rPr>
          <w:rFonts w:ascii="Book Antiqua" w:hAnsi="Book Antiqua"/>
          <w:caps/>
          <w:color w:val="000000" w:themeColor="text1"/>
        </w:rPr>
        <w:t>Capr</w:t>
      </w:r>
      <w:r w:rsidRPr="00641752">
        <w:rPr>
          <w:rFonts w:ascii="Book Antiqua" w:hAnsi="Book Antiqua"/>
          <w:color w:val="000000" w:themeColor="text1"/>
        </w:rPr>
        <w:t>-12-0369]</w:t>
      </w:r>
    </w:p>
    <w:p w14:paraId="406F0DB8" w14:textId="63595EAB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6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Nakajima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Enomot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mashit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akanis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akazaw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d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Gotod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shiji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ersiste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mpone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ucosa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ft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licobact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ylor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radicatio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astroenter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45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7-4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982100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00535-009-0142-7]</w:t>
      </w:r>
    </w:p>
    <w:p w14:paraId="7F6E3304" w14:textId="0D7EA3B3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6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Park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JH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r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o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K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yu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a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a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r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dentific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ang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soc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m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BMC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ed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enomic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8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213330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86/1755-8794-4-82]</w:t>
      </w:r>
    </w:p>
    <w:p w14:paraId="41A8253A" w14:textId="6E9FD9F7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6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uhammad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JS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Elad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Khod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Helicobact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pylori</w:t>
      </w:r>
      <w:r w:rsidRPr="00641752">
        <w:rPr>
          <w:rFonts w:ascii="Book Antiqua" w:hAnsi="Book Antiqua"/>
          <w:color w:val="000000" w:themeColor="text1"/>
        </w:rPr>
        <w:t>-induc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igene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dulat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ce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utcom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tur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rectio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Pathogen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078177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390/pathogens8010023]</w:t>
      </w:r>
    </w:p>
    <w:p w14:paraId="6AA8F6D0" w14:textId="31ADD21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63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Tekcham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DS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iwar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K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-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merg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le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rge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llbladd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58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79-8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713188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gene.2016.04.047]</w:t>
      </w:r>
    </w:p>
    <w:p w14:paraId="6F11741C" w14:textId="2DBFE711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6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ee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RC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Feinbaum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L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mbro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legan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terochron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n-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ncod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ma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tisen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mplementarit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n-14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993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75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843-85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825262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0092-8674(93)90529-y]</w:t>
      </w:r>
    </w:p>
    <w:p w14:paraId="0BA03B41" w14:textId="4F6CE409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6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Reinhart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B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lac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J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asso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asquinell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E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etting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C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ougvi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E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orvitz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R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uvku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1-nucleotid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t-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velopment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im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enorhabdit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legan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Natur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0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40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901-90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70628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35002607]</w:t>
      </w:r>
    </w:p>
    <w:p w14:paraId="1D0DE171" w14:textId="04981AB3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6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sai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M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sa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otenti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agnosti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rapeu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rge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croRN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m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In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c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732224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390/ijms17060945]</w:t>
      </w:r>
    </w:p>
    <w:p w14:paraId="388E61B3" w14:textId="103A26C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6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nction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linic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pplications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Onco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Target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Th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681-69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692963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2147/OTT.S95412]</w:t>
      </w:r>
    </w:p>
    <w:p w14:paraId="4946EBF7" w14:textId="3D06AABA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68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Bartel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DP</w:t>
      </w:r>
      <w:r w:rsidRPr="00641752">
        <w:rPr>
          <w:rFonts w:ascii="Book Antiqua" w:hAnsi="Book Antiqua"/>
          <w:color w:val="000000" w:themeColor="text1"/>
        </w:rPr>
        <w:t>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croRNAs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rge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cogni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or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nction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0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3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15-23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916732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cell.2009.01.002]</w:t>
      </w:r>
    </w:p>
    <w:p w14:paraId="40D737B3" w14:textId="12A3A42A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6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Ueda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Volini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kumur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imiz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Tacciol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oss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ld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G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Ou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Yasu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oshid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sak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mur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et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Kaminish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l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ro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M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etwe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cro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no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cro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alys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Lance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36-14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02281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S1470-2045(09)70343-2]</w:t>
      </w:r>
    </w:p>
    <w:p w14:paraId="1B80A71F" w14:textId="7C9C9031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7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alic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J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Tsyki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enned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Oshim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ooda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enkin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linic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tilit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AT3-Regul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NA-20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mil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gnatur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otenti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arl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l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459-147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33020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58/1078-0432.CCR-17-2485]</w:t>
      </w:r>
    </w:p>
    <w:p w14:paraId="3198029D" w14:textId="623F38E2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7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ercer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R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ng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attick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-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s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sigh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nction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Na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v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ene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0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55-15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918892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nrg2521]</w:t>
      </w:r>
    </w:p>
    <w:p w14:paraId="2FA91D46" w14:textId="16CEB14E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7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archese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FP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Huart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-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romat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difiers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i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la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igene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de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pigenetic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4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1-2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433534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4161/epi.27472]</w:t>
      </w:r>
    </w:p>
    <w:p w14:paraId="05D4D0EA" w14:textId="5BFDBD0B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7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Prasanth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KV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asan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ar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Frei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ennet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pect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L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ucle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tentio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05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2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49-26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623914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cell.2005.08.033]</w:t>
      </w:r>
    </w:p>
    <w:p w14:paraId="505F4340" w14:textId="49BA6277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7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lemso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M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tchins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N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r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Ensming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x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s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awre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B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rchitectur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ol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ucle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EAT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ssenti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ructur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raspeckle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0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3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717-72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921733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molcel.2009.01.026]</w:t>
      </w:r>
    </w:p>
    <w:p w14:paraId="71A3C876" w14:textId="7F0787C7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75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Bie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e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OTAI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mpetitivel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nd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NA33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le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pong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cre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sista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astuzumab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Curr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Drug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Targe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700-70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36407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2174/1568009620666200504114000]</w:t>
      </w:r>
    </w:p>
    <w:p w14:paraId="334E4B62" w14:textId="21D06A26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7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Endo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irok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akagaw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okoya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ma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Yamanam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jiy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maguc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nak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Iijim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himosegaw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ugamur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to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lastRenderedPageBreak/>
        <w:t>Enhanc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-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OTAI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soc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velopme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LoS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3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7707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413083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371/journal.pone.0077070]</w:t>
      </w:r>
    </w:p>
    <w:p w14:paraId="5DAEB376" w14:textId="6C1CEE3B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7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he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Zh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nockdow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-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OTAI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splat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sista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I3K/Ak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Wnt</w:t>
      </w:r>
      <w:proofErr w:type="spellEnd"/>
      <w:r w:rsidRPr="00641752">
        <w:rPr>
          <w:rFonts w:ascii="Book Antiqua" w:hAnsi="Book Antiqua"/>
          <w:color w:val="000000" w:themeColor="text1"/>
        </w:rPr>
        <w:t>/β-caten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gnal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hway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p-reg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34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In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Bi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Macromo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07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620-262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08081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ijbiomac.2017.10.154]</w:t>
      </w:r>
    </w:p>
    <w:p w14:paraId="12278CF0" w14:textId="2F4AC412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78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Xue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OTAI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duc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biquitin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unx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terac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x3b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nhanc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va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astric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756-76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41729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10120-018-0801-6]</w:t>
      </w:r>
    </w:p>
    <w:p w14:paraId="12568937" w14:textId="654B755D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7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i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view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ew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sigh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i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ol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Comput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truc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technol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910-92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59810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csbj.2021.01.018]</w:t>
      </w:r>
    </w:p>
    <w:p w14:paraId="1CDAB509" w14:textId="585A0954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80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Ruan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nction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i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otenti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pplication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xper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v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astroenter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Hepat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85-9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92288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80/17474124.2020.1715211]</w:t>
      </w:r>
    </w:p>
    <w:p w14:paraId="0D5FDAA3" w14:textId="48AE5EC9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8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h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i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Xi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ve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te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ncod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PR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press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lio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igenes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37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805-181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34384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s41388-017-0019-9]</w:t>
      </w:r>
    </w:p>
    <w:p w14:paraId="315353D1" w14:textId="6EDFC50E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82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Pamudurti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NR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arto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en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shwal-Flus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tottmeist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uh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an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yl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erez-Hernandez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amberg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henzi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ms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ttm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andthal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Chekulaev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ajewsky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Kaden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ans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CircRNAs</w:t>
      </w:r>
      <w:proofErr w:type="spellEnd"/>
      <w:r w:rsidRPr="00641752">
        <w:rPr>
          <w:rFonts w:ascii="Book Antiqua" w:hAnsi="Book Antiqua"/>
          <w:color w:val="000000" w:themeColor="text1"/>
        </w:rPr>
        <w:t>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7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6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9-21.e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834408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molcel.2017.02.021]</w:t>
      </w:r>
    </w:p>
    <w:p w14:paraId="64C34008" w14:textId="61FC4A5A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83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Guarnerio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ezz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Jeong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C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affenholz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V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err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Naldin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-Coc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ec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H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andolf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P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ncogen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ol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sion-</w:t>
      </w:r>
      <w:proofErr w:type="spellStart"/>
      <w:r w:rsidRPr="00641752">
        <w:rPr>
          <w:rFonts w:ascii="Book Antiqua" w:hAnsi="Book Antiqua"/>
          <w:color w:val="000000" w:themeColor="text1"/>
        </w:rPr>
        <w:t>circRNA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riv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ro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-Assoc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romosom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anslocation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6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55-105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751856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cell.2016.07.035]</w:t>
      </w:r>
    </w:p>
    <w:p w14:paraId="317C5B35" w14:textId="61B581A3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8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Pa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ver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S-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brog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press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ffec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TEN/PI3K/AK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gnal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hwa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chem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1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440-44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860852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2/jcb.26201]</w:t>
      </w:r>
    </w:p>
    <w:p w14:paraId="0AC3D41A" w14:textId="4FCDFF89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85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Tsujiura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chikaw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Konish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omats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hiozak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tsuj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qui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ops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ients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-fr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ucle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id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World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astroenter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4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65-328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469660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748/wjg.v20.i12.3265]</w:t>
      </w:r>
    </w:p>
    <w:p w14:paraId="15ACA6BD" w14:textId="587B818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8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i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Ni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i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e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u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a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cke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dhikar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ssonnett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5-Hydroxymethylcytosi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gnatu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-fr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a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omarker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m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7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7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243-125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892538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cr.2017.121]</w:t>
      </w:r>
    </w:p>
    <w:p w14:paraId="1B856A78" w14:textId="1D286583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87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Amini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Ghorba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okhtarzadeh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Dadmanesh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aradara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D4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yper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imar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s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ve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a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omark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Life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c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5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1777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40784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lfs.2020.117774]</w:t>
      </w:r>
    </w:p>
    <w:p w14:paraId="68522DD8" w14:textId="39C2602B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88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Amini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oug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Taleb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ghagolzad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aj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Kamal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Jandagh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Hoheise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D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anoochehr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HS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yper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ew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igene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omark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denocarcino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eyond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hysio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067713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2/jcp.28179]</w:t>
      </w:r>
    </w:p>
    <w:p w14:paraId="33B5B6C6" w14:textId="42D476EE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8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G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G3/miR</w:t>
      </w:r>
      <w:r w:rsidRPr="00641752">
        <w:rPr>
          <w:rFonts w:ascii="Book Antiqua" w:hAnsi="Book Antiqua"/>
          <w:color w:val="000000" w:themeColor="text1"/>
        </w:rPr>
        <w:noBreakHyphen/>
        <w:t>2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ffec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bilit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press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ithelial</w:t>
      </w:r>
      <w:r w:rsidRPr="00641752">
        <w:rPr>
          <w:rFonts w:ascii="Book Antiqua" w:hAnsi="Book Antiqua"/>
          <w:color w:val="000000" w:themeColor="text1"/>
        </w:rPr>
        <w:noBreakHyphen/>
        <w:t>mesenchym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ansi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4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9-4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74953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892/or.2018.6424]</w:t>
      </w:r>
    </w:p>
    <w:p w14:paraId="5D3194B5" w14:textId="7089138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9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ua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18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utophag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popto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rge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ltraviole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adi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sistance-assoc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In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42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562-357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022168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892/ijmm.2018.3871]</w:t>
      </w:r>
    </w:p>
    <w:p w14:paraId="5222C83B" w14:textId="064E2656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9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i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ua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NA-76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di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ultidru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sista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rge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ATF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FEB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pe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Bi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21-103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16688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2/2211-5463.12838]</w:t>
      </w:r>
    </w:p>
    <w:p w14:paraId="1B686F87" w14:textId="40242B34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9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hi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S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N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Q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Exosoma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155-5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g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P53INP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athol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ract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1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5298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52744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prp.2020.152986]</w:t>
      </w:r>
    </w:p>
    <w:p w14:paraId="108B5DB2" w14:textId="4FEA7042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9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Di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akrabart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unoz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ure-Kum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Ocadiz</w:t>
      </w:r>
      <w:proofErr w:type="spellEnd"/>
      <w:r w:rsidRPr="00641752">
        <w:rPr>
          <w:rFonts w:ascii="Book Antiqua" w:hAnsi="Book Antiqua"/>
          <w:color w:val="000000" w:themeColor="text1"/>
        </w:rPr>
        <w:t>-Ruiz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azumilav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ay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H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ontz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ndoz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E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ahurka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Greenso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erez-Perez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an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TH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Zavro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muels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liopoulo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rcha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L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130b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ro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chlafen4</w:t>
      </w:r>
      <w:r w:rsidRPr="00641752">
        <w:rPr>
          <w:rFonts w:ascii="Book Antiqua" w:hAnsi="Book Antiqua"/>
          <w:color w:val="000000" w:themeColor="text1"/>
          <w:vertAlign w:val="superscript"/>
        </w:rPr>
        <w:t>+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DSC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imul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itheli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rrel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eneopla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ang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i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u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6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750-176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98044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36/gutjnl-2019-318817]</w:t>
      </w:r>
    </w:p>
    <w:p w14:paraId="4D962C5C" w14:textId="348BD0E7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9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i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u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Ni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croRNA-92a-1-5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creas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DX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rge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XD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l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ids-induc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testin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aplasi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u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6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751-176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063540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36/gutjnl-2017-315318]</w:t>
      </w:r>
    </w:p>
    <w:p w14:paraId="1530B631" w14:textId="24C8FC8B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9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a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S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Voo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C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Oshim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akaya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chiz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ka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WE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urakam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namo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Ock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enkin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K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Oshim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terleuk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p-regul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cro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35b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flammation-Assoc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rcinogene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ce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astroenterolog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5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140-1155.e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050851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53/j.gastro.2018.11.059]</w:t>
      </w:r>
    </w:p>
    <w:p w14:paraId="08CA3771" w14:textId="235B5942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9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u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Xu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LAT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denocarcino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LAT1/miR-181a-5p/AKT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pe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Bi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9009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48099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98/rsob.190095]</w:t>
      </w:r>
    </w:p>
    <w:p w14:paraId="50BDA206" w14:textId="3F6734F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9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ia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e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22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g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rge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K4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harmazi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7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460-46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44203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691/ph.2016.6580]</w:t>
      </w:r>
    </w:p>
    <w:p w14:paraId="15FD8DF5" w14:textId="13851DD4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9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hi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wn-regu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t-7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cilit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va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asta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rge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L1A1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Prote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43-14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85875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13238-018-0550-7]</w:t>
      </w:r>
    </w:p>
    <w:p w14:paraId="3B3BB84F" w14:textId="483D757F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99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Shomali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N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hirafka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Duijf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G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Ghasab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abalo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Yousef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ansoor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sad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hanehband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aghban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hammad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aradara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wnregu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146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g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licobact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ylori-negat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chem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2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9495-950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053726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2/jcb.28225]</w:t>
      </w:r>
    </w:p>
    <w:p w14:paraId="7D1A9366" w14:textId="497E6E42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0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h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NA-1212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press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loc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ycl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rge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RT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Techn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Trea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53303382092814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50826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77/1533033820928144]</w:t>
      </w:r>
    </w:p>
    <w:p w14:paraId="7F95B50D" w14:textId="4D15A60C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0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Fe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Q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27b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asta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rge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R2F2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Prote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7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14-12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784444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13238-016-0340-z]</w:t>
      </w:r>
    </w:p>
    <w:p w14:paraId="2D4F9D73" w14:textId="7039FB1A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0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K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Ji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G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croRNA-140-5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g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popto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egat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Y1-med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tc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gnaling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sci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3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12316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42/bsr20181434]</w:t>
      </w:r>
    </w:p>
    <w:p w14:paraId="625803A4" w14:textId="3228F3F4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0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h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NHG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celer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g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va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34a-Snail-EM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ycl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42-15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81451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80/15384101.2019.1699753]</w:t>
      </w:r>
    </w:p>
    <w:p w14:paraId="659093A0" w14:textId="1CE6451D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0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Fa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u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9-5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press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ligna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ologic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ehavior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m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egat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NFAIP8L3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Dig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Di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c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6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823-282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14005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10620-019-05626-2]</w:t>
      </w:r>
    </w:p>
    <w:p w14:paraId="767C5449" w14:textId="68DA99DE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0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Q</w:t>
      </w:r>
      <w:r w:rsidRPr="00641752">
        <w:rPr>
          <w:rFonts w:ascii="Book Antiqua" w:hAnsi="Book Antiqua"/>
          <w:color w:val="000000" w:themeColor="text1"/>
        </w:rPr>
        <w:t>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19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vers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5-F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sista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rge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MGA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u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v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ed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harmacol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c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771-377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11500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26355/eurrev_201905_17803]</w:t>
      </w:r>
    </w:p>
    <w:p w14:paraId="1ABA7BB1" w14:textId="370349EC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0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i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e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ncRNA-MIA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ologic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ehavior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chanis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volv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29a-3p/HDAC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7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3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465-347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03960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892/or.2017.6020]</w:t>
      </w:r>
    </w:p>
    <w:p w14:paraId="7F2802D9" w14:textId="283B2983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10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i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ND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lock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DKN1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anscrip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mpetit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terac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5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te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Death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D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6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41601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s41419-017-0246-6]</w:t>
      </w:r>
    </w:p>
    <w:p w14:paraId="3D023EF6" w14:textId="6355D721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0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P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ua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Q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pregu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XD2-AS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rcinogene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igeneticall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lenc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hB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ZH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SD1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edic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o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no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37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5020-503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78971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s41388-018-0308-y]</w:t>
      </w:r>
    </w:p>
    <w:p w14:paraId="1A362E13" w14:textId="28545909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0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ua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a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e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Qia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le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chanism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nc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MARCC2/miR-551b-3p/TMPRSS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Let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41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84-9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33710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canlet.2018.01.032]</w:t>
      </w:r>
    </w:p>
    <w:p w14:paraId="2B92460D" w14:textId="1A12FC59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1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u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1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erob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lycolysi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mmu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scap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croRNA-519d-3p/lactat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hydrogen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c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12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245-225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75603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11/cas.14896]</w:t>
      </w:r>
    </w:p>
    <w:p w14:paraId="25962E93" w14:textId="6FB93CC3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1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P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F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Xiong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Q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2F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duc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INC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anscription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tivit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celer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tiv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INCR/STAU1/CDKN2B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gnal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Death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D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7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283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856979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cddis.2017.205]</w:t>
      </w:r>
    </w:p>
    <w:p w14:paraId="0D858CAE" w14:textId="7890306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1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Z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v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-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CAT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va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-cadher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ATS2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m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651-266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7904778]</w:t>
      </w:r>
    </w:p>
    <w:p w14:paraId="5772A96E" w14:textId="7633139D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1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h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K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u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e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OC4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va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ithelial-mesenchym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ansi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Therap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dv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astroenter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2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75628481982769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081503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77/1756284819827697]</w:t>
      </w:r>
    </w:p>
    <w:p w14:paraId="64DABFF8" w14:textId="53468284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114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Zong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u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valu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a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alu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ru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-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TC-497E21.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l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hem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Lab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57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63-107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076325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515/cclm-2018-0929]</w:t>
      </w:r>
    </w:p>
    <w:p w14:paraId="37037339" w14:textId="41BF500E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1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iao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nc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ANC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ttenu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ll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pacit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splat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RK1/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hwa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Manag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87-29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46937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2147/CMAR.S269679]</w:t>
      </w:r>
    </w:p>
    <w:p w14:paraId="1A681B4A" w14:textId="531F1464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1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h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X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L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RA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tiv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-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(BANCR)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F-κB1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chem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phys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Commu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5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465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25-23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624813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bbrc.2015.07.158]</w:t>
      </w:r>
    </w:p>
    <w:p w14:paraId="26EBA799" w14:textId="4066DEC6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1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iao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S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nc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OTTI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popto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rcino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dsorb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615-3p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u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v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ed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harmacol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c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6692-669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63335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26355/eurrev_202006_21656]</w:t>
      </w:r>
    </w:p>
    <w:p w14:paraId="39895786" w14:textId="4C4B3C8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1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hao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R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Umwal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OTTI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edic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o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rviv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ien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ntribu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splat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sista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pong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216a-5p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Fron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Dev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Bi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4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45791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389/fcell.2020.00348]</w:t>
      </w:r>
    </w:p>
    <w:p w14:paraId="64EF7955" w14:textId="6A3AAAF1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1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i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ne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nsis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ve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ting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ncRNAs</w:t>
      </w:r>
      <w:proofErr w:type="spellEnd"/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edict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?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2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605-361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70097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11/jcmm.13640]</w:t>
      </w:r>
    </w:p>
    <w:p w14:paraId="520EA0EC" w14:textId="342BED77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20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Ke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D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mbin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K001058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BA-AS1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4435-2H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BPA-AS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ragmen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las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r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a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rker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Oncotarget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7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1516-2152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842352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8632/oncotarget.15628]</w:t>
      </w:r>
    </w:p>
    <w:p w14:paraId="16405EEB" w14:textId="70366B64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2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ei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F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YT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igger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rge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103/RAB10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cta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chim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phys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(Shanghai)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5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44-105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411038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93/abbs/gmab071]</w:t>
      </w:r>
    </w:p>
    <w:p w14:paraId="3E862767" w14:textId="254D1D0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12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e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F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D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u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O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Q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nc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KX2-1-AS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giogene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pregu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RPINE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tiv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EGFR-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gnal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hwa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5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234-125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51274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2/1878-0261.12911]</w:t>
      </w:r>
    </w:p>
    <w:p w14:paraId="3BA25F94" w14:textId="7B9F5EA7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2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Qiu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nc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EAT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17-5p/TGFβR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p-Regul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giogenes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Fron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Dev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Bi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70569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455292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389/fcell.2021.705697]</w:t>
      </w:r>
    </w:p>
    <w:p w14:paraId="5F397D57" w14:textId="6380F5DF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2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h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-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FAS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AS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rd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denocarcinom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dv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7-1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36404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jare.2020.06.006]</w:t>
      </w:r>
    </w:p>
    <w:p w14:paraId="3B8A64DF" w14:textId="4F8D7B64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2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a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H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ua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F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TEB2-Activ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nc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SPEAR-AS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riv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press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JA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preg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LDN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Ther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Nucleic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cid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2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129-114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29429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omtn.2020.10.022]</w:t>
      </w:r>
    </w:p>
    <w:p w14:paraId="474C98ED" w14:textId="4A56CE6F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2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o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Xu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ve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MEM92-AS1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n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BX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diat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CL5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5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256-127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24798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2/1878-0261.12863]</w:t>
      </w:r>
    </w:p>
    <w:p w14:paraId="609394BC" w14:textId="2912CEC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2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i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ansf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nc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RND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M-deriv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osom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nk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splat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sista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MBO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2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5212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464768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5252/embr.202052124]</w:t>
      </w:r>
    </w:p>
    <w:p w14:paraId="18BDEBEE" w14:textId="524395E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2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Di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i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ypermethyl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G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ging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(Albany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NY)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8139-815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58487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8632/aging.102309]</w:t>
      </w:r>
    </w:p>
    <w:p w14:paraId="4910D80F" w14:textId="326C6675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2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ai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rum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Exosoma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csk2-2: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otenti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ve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a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lastRenderedPageBreak/>
        <w:t>Biomark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Onco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Target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Th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2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035-1004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81949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2147/OTT.S229033]</w:t>
      </w:r>
    </w:p>
    <w:p w14:paraId="263DA60C" w14:textId="2AF48F3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3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i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Exosoma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nc-GNAQ-6: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r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a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rk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l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Chim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ct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50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52-25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73081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cca.2019.10.047]</w:t>
      </w:r>
    </w:p>
    <w:p w14:paraId="2617D1BC" w14:textId="08365181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3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Pa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Ji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press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nc-CTSLP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M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asta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ttenu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NRNPAB-depende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nai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anscriptio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Ther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Nucleic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cid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288-130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71765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omtn.2021.02.003]</w:t>
      </w:r>
    </w:p>
    <w:p w14:paraId="7AD5D5B0" w14:textId="197A6EA6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3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ia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v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FAM73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e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-lik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perti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490-3p/HMGA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osit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eedbac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o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NRNPK-med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β-caten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abilizatio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xp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l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4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73120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86/s13046-021-01896-9]</w:t>
      </w:r>
    </w:p>
    <w:p w14:paraId="7873AA35" w14:textId="1DA35C93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3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B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AFF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celer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velopme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tiv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6894-5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TX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l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Hepat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astroenter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45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167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72277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clinre.2021.101671]</w:t>
      </w:r>
    </w:p>
    <w:p w14:paraId="0855BB67" w14:textId="10EF8E1D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3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D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HIPK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igene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velopme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637/AKT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hwa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Fron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63776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68097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389/fonc.2021.637761]</w:t>
      </w:r>
    </w:p>
    <w:p w14:paraId="5C03138A" w14:textId="6C8AF4F3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3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De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P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circVAP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motherap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ru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sista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125b-5p/STAT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World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astroenter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7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487-50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64282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748/wjg.v27.i6.487]</w:t>
      </w:r>
    </w:p>
    <w:p w14:paraId="7D118D04" w14:textId="64CF4A9F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13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FIB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preg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MAP7D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abiliz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R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RN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ed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57643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892/mmr.2021.11908]</w:t>
      </w:r>
    </w:p>
    <w:p w14:paraId="255BC445" w14:textId="56C0C74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3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ua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Ji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_000628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asta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croRNA-144-5p/Tyrosi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-Monooxygenase/Tryptoph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5-Monooxygen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tiv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te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β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Manag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815-82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53678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2147/CMAR.S283952]</w:t>
      </w:r>
    </w:p>
    <w:p w14:paraId="4C85619C" w14:textId="69F4048C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3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Q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008114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cilit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pong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14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p-reg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MGB1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technol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Let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4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767-77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49692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10529-020-03058-x]</w:t>
      </w:r>
    </w:p>
    <w:p w14:paraId="33FE6FA5" w14:textId="279620D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3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i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_SMAD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rcinogene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tivating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wnt</w:t>
      </w:r>
      <w:proofErr w:type="spellEnd"/>
      <w:r w:rsidRPr="00641752">
        <w:rPr>
          <w:rFonts w:ascii="Book Antiqua" w:hAnsi="Book Antiqua"/>
          <w:color w:val="000000" w:themeColor="text1"/>
        </w:rPr>
        <w:t>/β-caten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hwa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rolif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5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1298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45891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11/cpr.12981]</w:t>
      </w:r>
    </w:p>
    <w:p w14:paraId="430DDBD7" w14:textId="60D5C371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4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Xi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lasma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Exosoma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NEK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celer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409-3p/MAP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Dig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Di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c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6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4274-428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44922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10620-020-06816-z]</w:t>
      </w:r>
    </w:p>
    <w:p w14:paraId="05B7AB37" w14:textId="7F69AE57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4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ue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F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_000410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celer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539-3p/RNF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Dig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Di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c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6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4290-430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44922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10620-020-06802-5]</w:t>
      </w:r>
    </w:p>
    <w:p w14:paraId="723003DE" w14:textId="7437F984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4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nockdow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cir_RN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VT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lev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splat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nsitivit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pong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152-3p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urg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6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85-19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44494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jss.2020.12.013]</w:t>
      </w:r>
    </w:p>
    <w:p w14:paraId="37113FE7" w14:textId="44286639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4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i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sa_circ_002340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celer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row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asta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RS4/PI3K/AK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hwa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Transpla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3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96368972097539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43973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77/0963689720975390]</w:t>
      </w:r>
    </w:p>
    <w:p w14:paraId="2BCD5C1B" w14:textId="42A1C03F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4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_004451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nction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d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croRNA-149-5p/</w:t>
      </w:r>
      <w:proofErr w:type="spellStart"/>
      <w:r w:rsidRPr="00641752">
        <w:rPr>
          <w:rFonts w:ascii="Book Antiqua" w:hAnsi="Book Antiqua"/>
          <w:color w:val="000000" w:themeColor="text1"/>
        </w:rPr>
        <w:t>Hu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chem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41716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11010-020-04026-9]</w:t>
      </w:r>
    </w:p>
    <w:p w14:paraId="005353D3" w14:textId="5157983D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14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ao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Xi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v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LMO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croRNA-30a-3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pong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NT2/β-caten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hwa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xp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l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4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39744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86/s13046-020-01791-9]</w:t>
      </w:r>
    </w:p>
    <w:p w14:paraId="17C37B3B" w14:textId="1769F5AF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46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Niu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Q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sa_circ_000182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155-5p/SMAD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xp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l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3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8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30828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86/s13046-020-01790-w]</w:t>
      </w:r>
    </w:p>
    <w:p w14:paraId="415B350A" w14:textId="2D4A16BF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4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P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Xi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CUL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celer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rbur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ffec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AT3/HK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Ther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Nucleic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cid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2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0-31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23043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omtn.2020.08.023]</w:t>
      </w:r>
    </w:p>
    <w:p w14:paraId="630EA817" w14:textId="0BCA3B6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4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v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MEM87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mo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asta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lev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LK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pong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142-5p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astroenter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5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25-13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15508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00535-020-01744-1]</w:t>
      </w:r>
    </w:p>
    <w:p w14:paraId="44535625" w14:textId="1171ED1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4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a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omark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PTPN2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M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hwa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I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4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43086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86/s12935-020-01701-1]</w:t>
      </w:r>
    </w:p>
    <w:p w14:paraId="4C1C9079" w14:textId="2EBEBF3C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5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a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sa_circ_000487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224/Smad4/ADAR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ccess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or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it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5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17248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86/s12943-020-01268-5]</w:t>
      </w:r>
    </w:p>
    <w:p w14:paraId="7EDF5349" w14:textId="750C2E3C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5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sa_circ_000917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press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croRNA-485-3p-med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TRK3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ene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Th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312-132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53164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s41417-020-00280-7]</w:t>
      </w:r>
    </w:p>
    <w:p w14:paraId="588B15D9" w14:textId="6EE585E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15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i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Zu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_00205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press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g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182/MTSS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cta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chim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phys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(Shanghai)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5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454-46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68642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93/abbs/gmab015]</w:t>
      </w:r>
    </w:p>
    <w:p w14:paraId="6AD2091C" w14:textId="35033BAD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5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i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TC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press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asta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199a-5p/Kloth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x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ycl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1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522-53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49970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80/15384101.2021.1878327]</w:t>
      </w:r>
    </w:p>
    <w:p w14:paraId="16B46ADD" w14:textId="1E8C4D25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5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Pe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e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Ji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CUL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gul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ligna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ansform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splat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sista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d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utophag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tiv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-142-3p/ROCK2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5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15347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86/s12943-020-01270-x]</w:t>
      </w:r>
    </w:p>
    <w:p w14:paraId="22746525" w14:textId="383D3E37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55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Sakakura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amad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yagaw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Nishi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yashit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agat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d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Yazum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tsuj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ib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uantitat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aly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-deriv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UNX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quenc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ru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ient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nti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0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619-262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9596937]</w:t>
      </w:r>
    </w:p>
    <w:p w14:paraId="66591382" w14:textId="70A860E9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56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Kolesnikova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EV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Tamkovich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N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ryzgunov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E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helestyuk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I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ermyakov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Vlassov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V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Tuzikov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aktionov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P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ykov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loo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ient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n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Y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Acad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c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0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137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26-23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883795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96/annals.1448.009]</w:t>
      </w:r>
    </w:p>
    <w:p w14:paraId="024E3E9E" w14:textId="77C21489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57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Pimson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Ekalaksanana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ientong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romthet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utthanachot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uwanrungruang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Wiangno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berra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CDH1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ASSF1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loo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mpl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-invas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agno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sessme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eerJ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211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733086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7717/peerj.2112]</w:t>
      </w:r>
    </w:p>
    <w:p w14:paraId="0EC4E574" w14:textId="3FEE4547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5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Kanda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imiz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Fuji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ueok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nak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Ezak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Takam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nak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ashimo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wat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obayas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nak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mad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akaya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gimo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oik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jiwar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oder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nc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a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alu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osmin-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In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3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721-73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627023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2/ijc.29803]</w:t>
      </w:r>
    </w:p>
    <w:p w14:paraId="32A35382" w14:textId="288A9A1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159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Alarcón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A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liva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Córdova</w:t>
      </w:r>
      <w:proofErr w:type="spellEnd"/>
      <w:r w:rsidRPr="00641752">
        <w:rPr>
          <w:rFonts w:ascii="Book Antiqua" w:hAnsi="Book Antiqua"/>
          <w:color w:val="000000" w:themeColor="text1"/>
        </w:rPr>
        <w:t>-Delgad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uñoz-</w:t>
      </w:r>
      <w:proofErr w:type="spellStart"/>
      <w:r w:rsidRPr="00641752">
        <w:rPr>
          <w:rFonts w:ascii="Book Antiqua" w:hAnsi="Book Antiqua"/>
          <w:color w:val="000000" w:themeColor="text1"/>
        </w:rPr>
        <w:t>Mede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y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rrasco-</w:t>
      </w:r>
      <w:proofErr w:type="spellStart"/>
      <w:r w:rsidRPr="00641752">
        <w:rPr>
          <w:rFonts w:ascii="Book Antiqua" w:hAnsi="Book Antiqua"/>
          <w:color w:val="000000" w:themeColor="text1"/>
        </w:rPr>
        <w:t>Aviñ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chman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andero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mig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Norer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Villarroel-Espíndol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iquelm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rrid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w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I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Corvalá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eprimo</w:t>
      </w:r>
      <w:proofErr w:type="spellEnd"/>
      <w:r w:rsidRPr="00641752">
        <w:rPr>
          <w:rFonts w:ascii="Book Antiqua" w:hAnsi="Book Antiqua"/>
          <w:color w:val="000000" w:themeColor="text1"/>
        </w:rPr>
        <w:t>-Lik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igenetic-Med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press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didat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omark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-Invas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tec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In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c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32283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390/ijms21249472]</w:t>
      </w:r>
    </w:p>
    <w:p w14:paraId="3EC76DD4" w14:textId="3289F366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60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Nanishi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K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Konish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hod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rit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Kosug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omats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hiozak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ubot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jiwar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kamo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chikaw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tsuj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ERBB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otenti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omark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vestigat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ud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c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1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4177-418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89603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11/cas.14645]</w:t>
      </w:r>
    </w:p>
    <w:p w14:paraId="03CD426C" w14:textId="2D19290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6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Guo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v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Xi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ting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Exosoma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-Assoc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nco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NA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omark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arl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tec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nitor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ultiph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ud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AMA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Sur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55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572-57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52033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1/jamasurg.2020.1133]</w:t>
      </w:r>
    </w:p>
    <w:p w14:paraId="7479EBFE" w14:textId="60D05D2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6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hi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r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a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o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u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o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J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h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u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C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sothel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edict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ct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eritone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curre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urativel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sec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ag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I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logis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1108-e111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01531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634/theoncologist.2018-0896]</w:t>
      </w:r>
    </w:p>
    <w:p w14:paraId="045F6969" w14:textId="1A67279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6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i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M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Exosoma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RN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rc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omarker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edic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velopme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haematogenou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asta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ft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rger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ag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I/II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6220-623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38355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11/jcmm.15253]</w:t>
      </w:r>
    </w:p>
    <w:p w14:paraId="5B5B9777" w14:textId="33F481F2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6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hao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100A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ve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a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omark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m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Scand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astroenter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55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38-34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17263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80/00365521.2020.1737883]</w:t>
      </w:r>
    </w:p>
    <w:p w14:paraId="63CEA484" w14:textId="694843F1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6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tch1/2/3/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r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no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omark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rrel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mmu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filtr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ging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(Albany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NY)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2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595-260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02826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8632/aging.102764]</w:t>
      </w:r>
    </w:p>
    <w:p w14:paraId="098A5890" w14:textId="4F298551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16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e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mprehens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aly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dification-assoc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fferenti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no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xp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Ther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219-223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45271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892/etm.2019.7808]</w:t>
      </w:r>
    </w:p>
    <w:p w14:paraId="1B74426A" w14:textId="74BC43FD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67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Yoo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y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yo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K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Vorinostat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mbin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pecitabi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lu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splat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irst-li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motherap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ien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tasta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unresectabl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ud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omark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alysi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B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1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185-119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717224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bjc.2016.125]</w:t>
      </w:r>
    </w:p>
    <w:p w14:paraId="56249587" w14:textId="1C7581ED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68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Yoo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y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S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yo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W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aeng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o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r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K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armacodynam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ud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vorinostat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mbin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pecitabi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splat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irst-li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motherap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dvanc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Inves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New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Drug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4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32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71-27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371244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10637-013-9983-2]</w:t>
      </w:r>
    </w:p>
    <w:p w14:paraId="54893EA6" w14:textId="1BC1252E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6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chneider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B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a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Klut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ce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op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ltork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eberm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chrein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Yantis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risto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lm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Vial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Kerman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candur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M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ud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igene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im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zacitidin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i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andar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eoadjuva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motherap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ien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esectabl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sophage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denocarcinoma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vide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ypomethyl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dicat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j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patholog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sponse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li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7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673-268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783686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158/1078-0432.CCR-16-1896]</w:t>
      </w:r>
    </w:p>
    <w:p w14:paraId="303541A5" w14:textId="1F33EC34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7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i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H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C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u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K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a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HY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shktorab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moo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TV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K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tam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tivat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autolysosoma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grad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unc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gains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licobact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ylor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DIA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cept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itheli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utophag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5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707-72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061251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80/15548627.2018.1557835]</w:t>
      </w:r>
    </w:p>
    <w:p w14:paraId="06241A88" w14:textId="6C885CC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7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a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J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w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e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aek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ffec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isphosphonat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even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s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ien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ft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ectomy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andomiz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ntroll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ial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B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3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1513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70605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bone.2019.115138]</w:t>
      </w:r>
    </w:p>
    <w:p w14:paraId="321A80BD" w14:textId="0A080B3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172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Seah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KS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oh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guy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T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tchins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E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ymoc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J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H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splat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nsitiz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xorubic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duc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amage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popto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erturb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MPK-mTOR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ignalling</w:t>
      </w:r>
      <w:proofErr w:type="spellEnd"/>
      <w:r w:rsidRPr="00641752">
        <w:rPr>
          <w:rFonts w:ascii="Book Antiqua" w:hAnsi="Book Antiqua"/>
          <w:color w:val="000000" w:themeColor="text1"/>
        </w:rPr>
        <w:t>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xp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37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83-29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95991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yexcr.2018.06.029]</w:t>
      </w:r>
    </w:p>
    <w:p w14:paraId="3DC9A861" w14:textId="69486591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73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Xiong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K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i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dentific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DAC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bl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rapeu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rge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eatme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xp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51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-1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45169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38/s12276-019-0301-8]</w:t>
      </w:r>
    </w:p>
    <w:p w14:paraId="7C4D6348" w14:textId="14D492A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7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Regel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I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erk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riedric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Burgermeist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immerman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Einwächt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rrman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ang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öcke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Hofheinz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chmi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ber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P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n-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acetyl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or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anobinostat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nsitiz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thracyclin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duc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ITED2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Gastroenterolog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2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4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99-109.e1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246542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53/j.gastro.2012.03.035]</w:t>
      </w:r>
    </w:p>
    <w:p w14:paraId="3FE6BD63" w14:textId="415E092D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7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ingh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A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e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Jageshwar</w:t>
      </w:r>
      <w:proofErr w:type="spellEnd"/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e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a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am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Rajak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fet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fficac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rapeu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otenti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sto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acetyl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or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peci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feren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nobinosta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ointestin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umors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view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eclinic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linic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udies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Curr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Drug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Targe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720-73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866933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2174/1568009617666170630124643]</w:t>
      </w:r>
    </w:p>
    <w:p w14:paraId="11FC5EF3" w14:textId="30D1939A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7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Kim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r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ah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K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u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o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urh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sveratr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press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rviv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roug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IM-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kin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tivit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Arch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chem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Biophys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68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841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47313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abb.2020.108413]</w:t>
      </w:r>
    </w:p>
    <w:p w14:paraId="19D35DE8" w14:textId="1CF55C3F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7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sveratr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terleukin-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duc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va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m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Biomed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harmacoth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9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766-77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971047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biopha.2018.01.153]</w:t>
      </w:r>
    </w:p>
    <w:p w14:paraId="5CC647A6" w14:textId="17FE5137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78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Barati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N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omtazi-Borojeni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je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ahebka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otenti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rapeu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ffec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urcum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el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hysio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3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317-232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019199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2/jcp.27229]</w:t>
      </w:r>
    </w:p>
    <w:p w14:paraId="3DB79840" w14:textId="5D54BEA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17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i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W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o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urcum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duc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popto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a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tect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utophag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m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7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37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459-346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849843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892/or.2017.5637]</w:t>
      </w:r>
    </w:p>
    <w:p w14:paraId="4758AD23" w14:textId="28ACB764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8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h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S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i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e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u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G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uercet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duc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popto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lter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e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G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m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nviron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Toxico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8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3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168-118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015218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2/tox.22623]</w:t>
      </w:r>
    </w:p>
    <w:p w14:paraId="2FF6E20C" w14:textId="2855DFE5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81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Hemati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Haghiralsadat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Jafary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Moosavizadeh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rad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arge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ycl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te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DC20siRN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ti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rug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(doxorubic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uercetin)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o-load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tion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EGylated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nanoniosomes</w:t>
      </w:r>
      <w:proofErr w:type="spellEnd"/>
      <w:r w:rsidRPr="00641752">
        <w:rPr>
          <w:rFonts w:ascii="Book Antiqua" w:hAnsi="Book Antiqua"/>
          <w:color w:val="000000" w:themeColor="text1"/>
        </w:rPr>
        <w:t>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Int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Nanomedici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4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6575-658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61614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2147/IJN.S211844]</w:t>
      </w:r>
    </w:p>
    <w:p w14:paraId="2D4AA108" w14:textId="1911C6DD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8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i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th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o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C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rcinol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urre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tatu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ti-oxidative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ti-inflammator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ti-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ffect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Let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5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362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8-1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579644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16/j.canlet.2015.03.019]</w:t>
      </w:r>
    </w:p>
    <w:p w14:paraId="23106C00" w14:textId="39B93AC5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8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he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u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rcino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c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tineopla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gen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m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I3K/AK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gnal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hwa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Let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0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667-67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56599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892/ol.2020.11585]</w:t>
      </w:r>
    </w:p>
    <w:p w14:paraId="480C0967" w14:textId="706B6019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84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hi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e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C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odiu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utyrate-induc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APK-medi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popto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um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Rep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2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27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111-111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216014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892/or.2011.1585]</w:t>
      </w:r>
    </w:p>
    <w:p w14:paraId="10D18040" w14:textId="4F68026D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85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Ke</w:t>
      </w:r>
      <w:proofErr w:type="spellEnd"/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X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Q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J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eterogeneou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spons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n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enovin-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ynergi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ffec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ith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hloroquine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(Basel)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03349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390/cancers12020365]</w:t>
      </w:r>
    </w:p>
    <w:p w14:paraId="5031C3D5" w14:textId="38638C98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8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Hua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R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Jin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DZNep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if-1α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Wnt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signalling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lecul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ttenuat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life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va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GC-823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Oncol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Let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9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8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4308-431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157909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3892/ol.2019.10769]</w:t>
      </w:r>
    </w:p>
    <w:p w14:paraId="20329F24" w14:textId="43793C91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8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lermont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PL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Fornaro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Crea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levat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press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f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harmacologic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Polycomb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gnatur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edic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oo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gno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reas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Epigenomic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7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9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329-133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887572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2217/epi-2017-0074]</w:t>
      </w:r>
    </w:p>
    <w:p w14:paraId="510FFCF9" w14:textId="166A7F0E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lastRenderedPageBreak/>
        <w:t>18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Liu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S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o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Geng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i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e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iosgen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SK126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roduc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ynergist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ffect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pithelial-Mesenchyma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ansi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edi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ZH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ho/ROCK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gnal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athway.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Onco</w:t>
      </w:r>
      <w:proofErr w:type="spellEnd"/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Targets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Ther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20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3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5057-5067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32606728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2147/OTT.S237474]</w:t>
      </w:r>
    </w:p>
    <w:p w14:paraId="6D68AE93" w14:textId="6C27DF94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8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hen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T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B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P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e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H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h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nove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ZH2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o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SK126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uppresse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gratio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giogenesi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i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wn-regulati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VEGF-A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anc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hemother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i/>
          <w:iCs/>
          <w:color w:val="000000" w:themeColor="text1"/>
        </w:rPr>
        <w:t>Pharmacol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6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77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757-765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689830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07/s00280-016-2990-1]</w:t>
      </w:r>
    </w:p>
    <w:p w14:paraId="63FE409A" w14:textId="125B679C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t>19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Zheng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YC</w:t>
      </w:r>
      <w:r w:rsidRPr="00641752">
        <w:rPr>
          <w:rFonts w:ascii="Book Antiqua" w:hAnsi="Book Antiqua"/>
          <w:color w:val="000000" w:themeColor="text1"/>
        </w:rPr>
        <w:t>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uan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C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a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,</w:t>
      </w:r>
      <w:r>
        <w:rPr>
          <w:rFonts w:ascii="Book Antiqua" w:hAnsi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color w:val="000000" w:themeColor="text1"/>
        </w:rPr>
        <w:t>Lv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L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M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X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oble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YY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JF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ang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R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Zhao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W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iu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HM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Triazole-</w:t>
      </w:r>
      <w:proofErr w:type="spellStart"/>
      <w:r w:rsidRPr="00641752">
        <w:rPr>
          <w:rFonts w:ascii="Book Antiqua" w:hAnsi="Book Antiqua"/>
          <w:color w:val="000000" w:themeColor="text1"/>
        </w:rPr>
        <w:t>dithiocarbamate</w:t>
      </w:r>
      <w:proofErr w:type="spellEnd"/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ase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electiv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lysin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pecif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emethylas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(LSD1)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activators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hibit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astric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anc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cell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growth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invasion,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nd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migration.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J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Med</w:t>
      </w:r>
      <w:r>
        <w:rPr>
          <w:rFonts w:ascii="Book Antiqua" w:hAnsi="Book Antiqua"/>
          <w:i/>
          <w:iCs/>
          <w:color w:val="000000" w:themeColor="text1"/>
        </w:rPr>
        <w:t xml:space="preserve"> </w:t>
      </w:r>
      <w:r w:rsidRPr="00641752">
        <w:rPr>
          <w:rFonts w:ascii="Book Antiqua" w:hAnsi="Book Antiqua"/>
          <w:i/>
          <w:iCs/>
          <w:color w:val="000000" w:themeColor="text1"/>
        </w:rPr>
        <w:t>Chem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013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56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8543-8560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[PMID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24131029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DOI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10.1021/jm401002r]</w:t>
      </w:r>
    </w:p>
    <w:p w14:paraId="168DD829" w14:textId="2C012FE2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bookmarkStart w:id="10" w:name="OLE_LINK450"/>
      <w:bookmarkStart w:id="11" w:name="OLE_LINK451"/>
    </w:p>
    <w:bookmarkEnd w:id="10"/>
    <w:bookmarkEnd w:id="11"/>
    <w:p w14:paraId="5AAA6679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  <w:sectPr w:rsidR="00A77B3E" w:rsidRPr="00641752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62A1808" w14:textId="77777777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color w:val="000000" w:themeColor="text1"/>
        </w:rPr>
        <w:lastRenderedPageBreak/>
        <w:t>Footnotes</w:t>
      </w:r>
    </w:p>
    <w:p w14:paraId="27E8D036" w14:textId="6957A9A5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  <w:lang w:eastAsia="zh-CN"/>
        </w:rPr>
      </w:pP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Conflict-of-interest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statement: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641752" w:rsidRPr="00641752">
        <w:rPr>
          <w:rFonts w:ascii="Book Antiqua" w:hAnsi="Book Antiqua" w:cs="Book Antiqua"/>
          <w:color w:val="000000" w:themeColor="text1"/>
          <w:lang w:eastAsia="zh-CN"/>
        </w:rPr>
        <w:t>All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="00641752" w:rsidRPr="00641752">
        <w:rPr>
          <w:rFonts w:ascii="Book Antiqua" w:hAnsi="Book Antiqua" w:cs="Book Antiqua"/>
          <w:color w:val="000000" w:themeColor="text1"/>
          <w:lang w:eastAsia="zh-CN"/>
        </w:rPr>
        <w:t>authors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="00641752" w:rsidRPr="00641752">
        <w:rPr>
          <w:rFonts w:ascii="Book Antiqua" w:hAnsi="Book Antiqua" w:cs="Book Antiqua"/>
          <w:color w:val="000000" w:themeColor="text1"/>
          <w:lang w:eastAsia="zh-CN"/>
        </w:rPr>
        <w:t>have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="00641752" w:rsidRPr="00641752">
        <w:rPr>
          <w:rFonts w:ascii="Book Antiqua" w:hAnsi="Book Antiqua" w:cs="Book Antiqua"/>
          <w:color w:val="000000" w:themeColor="text1"/>
          <w:lang w:eastAsia="zh-CN"/>
        </w:rPr>
        <w:t>no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="00641752" w:rsidRPr="00641752">
        <w:rPr>
          <w:rFonts w:ascii="Book Antiqua" w:hAnsi="Book Antiqua" w:cs="Book Antiqua"/>
          <w:color w:val="000000" w:themeColor="text1"/>
          <w:lang w:eastAsia="zh-CN"/>
        </w:rPr>
        <w:t>any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="00641752" w:rsidRPr="00641752">
        <w:rPr>
          <w:rFonts w:ascii="Book Antiqua" w:hAnsi="Book Antiqua" w:cs="Book Antiqua"/>
          <w:color w:val="000000" w:themeColor="text1"/>
          <w:lang w:eastAsia="zh-CN"/>
        </w:rPr>
        <w:t>conflicts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="00641752" w:rsidRPr="00641752">
        <w:rPr>
          <w:rFonts w:ascii="Book Antiqua" w:hAnsi="Book Antiqua" w:cs="Book Antiqua"/>
          <w:color w:val="000000" w:themeColor="text1"/>
          <w:lang w:eastAsia="zh-CN"/>
        </w:rPr>
        <w:t>of</w:t>
      </w:r>
      <w:r w:rsidR="00641752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="00641752" w:rsidRPr="00641752">
        <w:rPr>
          <w:rFonts w:ascii="Book Antiqua" w:hAnsi="Book Antiqua" w:cs="Book Antiqua"/>
          <w:color w:val="000000" w:themeColor="text1"/>
          <w:lang w:eastAsia="zh-CN"/>
        </w:rPr>
        <w:t>interest.</w:t>
      </w:r>
    </w:p>
    <w:p w14:paraId="29887146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726E531B" w14:textId="3CBAD8D3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bCs/>
          <w:color w:val="000000" w:themeColor="text1"/>
        </w:rPr>
        <w:t>Open-Access:</w:t>
      </w:r>
      <w:r w:rsidR="0064175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tic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pen-acces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rticl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a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a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lec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-hou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dito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ul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eer-review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xter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viewers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stribu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ccordanc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it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reat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ommon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ttributi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NonCommercial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C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Y-N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4.0)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icens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hi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ermit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ther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o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stribute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remix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dapt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uil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p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ork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n-commercially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licen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ir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erivativ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ork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n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ifferent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erms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vid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original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work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properl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ite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th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us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s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non-commercial.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See: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http</w:t>
      </w:r>
      <w:r w:rsidR="00641752" w:rsidRPr="00641752">
        <w:rPr>
          <w:rFonts w:ascii="Book Antiqua" w:hAnsi="Book Antiqua" w:cs="Book Antiqua"/>
          <w:color w:val="000000" w:themeColor="text1"/>
          <w:lang w:eastAsia="zh-CN"/>
        </w:rPr>
        <w:t>s</w:t>
      </w:r>
      <w:r w:rsidRPr="00641752">
        <w:rPr>
          <w:rFonts w:ascii="Book Antiqua" w:eastAsia="Book Antiqua" w:hAnsi="Book Antiqua" w:cs="Book Antiqua"/>
          <w:color w:val="000000" w:themeColor="text1"/>
        </w:rPr>
        <w:t>://creativecommons.org/Licenses/by-nc/4.0/</w:t>
      </w:r>
    </w:p>
    <w:p w14:paraId="0D773A5B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EB68B95" w14:textId="71FEB5A0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bookmarkStart w:id="12" w:name="OLE_LINK436"/>
      <w:bookmarkStart w:id="13" w:name="OLE_LINK437"/>
      <w:r w:rsidRPr="00641752">
        <w:rPr>
          <w:rFonts w:ascii="Book Antiqua" w:hAnsi="Book Antiqua"/>
          <w:b/>
          <w:bCs/>
          <w:color w:val="000000" w:themeColor="text1"/>
        </w:rPr>
        <w:t>Provenance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and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peer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review:</w:t>
      </w:r>
      <w:r>
        <w:rPr>
          <w:rStyle w:val="apple-converted-space"/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Invited</w:t>
      </w:r>
      <w:r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article;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Externally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peer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reviewed.</w:t>
      </w:r>
    </w:p>
    <w:p w14:paraId="7C15B55B" w14:textId="3D00F182" w:rsidR="00641752" w:rsidRPr="00641752" w:rsidRDefault="0064175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bookmarkStart w:id="14" w:name="OLE_LINK438"/>
      <w:bookmarkStart w:id="15" w:name="OLE_LINK439"/>
      <w:r w:rsidRPr="00641752">
        <w:rPr>
          <w:rFonts w:ascii="Book Antiqua" w:hAnsi="Book Antiqua"/>
          <w:b/>
          <w:color w:val="000000" w:themeColor="text1"/>
        </w:rPr>
        <w:t>Peer-review</w:t>
      </w:r>
      <w:r>
        <w:rPr>
          <w:rFonts w:ascii="Book Antiqua" w:hAnsi="Book Antiqua"/>
          <w:b/>
          <w:color w:val="000000" w:themeColor="text1"/>
        </w:rPr>
        <w:t xml:space="preserve"> </w:t>
      </w:r>
      <w:r w:rsidRPr="00641752">
        <w:rPr>
          <w:rFonts w:ascii="Book Antiqua" w:hAnsi="Book Antiqua"/>
          <w:b/>
          <w:color w:val="000000" w:themeColor="text1"/>
        </w:rPr>
        <w:t>model</w:t>
      </w:r>
      <w:r w:rsidRPr="00641752">
        <w:rPr>
          <w:rFonts w:ascii="Book Antiqua" w:hAnsi="Book Antiqua"/>
          <w:color w:val="000000" w:themeColor="text1"/>
        </w:rPr>
        <w:t>: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Single</w:t>
      </w:r>
      <w:r>
        <w:rPr>
          <w:rFonts w:ascii="Book Antiqua" w:hAnsi="Book Antiqua"/>
          <w:color w:val="000000" w:themeColor="text1"/>
        </w:rPr>
        <w:t xml:space="preserve"> </w:t>
      </w:r>
      <w:r w:rsidRPr="00641752">
        <w:rPr>
          <w:rFonts w:ascii="Book Antiqua" w:hAnsi="Book Antiqua"/>
          <w:color w:val="000000" w:themeColor="text1"/>
        </w:rPr>
        <w:t>blind</w:t>
      </w:r>
      <w:bookmarkEnd w:id="12"/>
      <w:bookmarkEnd w:id="13"/>
      <w:bookmarkEnd w:id="14"/>
      <w:bookmarkEnd w:id="15"/>
    </w:p>
    <w:p w14:paraId="3E493A63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1A51B06C" w14:textId="64D40C1B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color w:val="000000" w:themeColor="text1"/>
        </w:rPr>
        <w:t>Peer-review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started: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rch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21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2021</w:t>
      </w:r>
    </w:p>
    <w:p w14:paraId="4AE9EB83" w14:textId="2E54B793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color w:val="000000" w:themeColor="text1"/>
        </w:rPr>
        <w:t>First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decision: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3,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2021</w:t>
      </w:r>
    </w:p>
    <w:p w14:paraId="0AFCD6FC" w14:textId="7B67B34C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color w:val="000000" w:themeColor="text1"/>
        </w:rPr>
        <w:t>Article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in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press:</w:t>
      </w:r>
    </w:p>
    <w:p w14:paraId="20D04596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710A3C45" w14:textId="0F576AB1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color w:val="000000" w:themeColor="text1"/>
        </w:rPr>
        <w:t>Specialty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type: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astroenterolog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n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41752" w:rsidRPr="00641752">
        <w:rPr>
          <w:rFonts w:ascii="Book Antiqua" w:eastAsia="Book Antiqua" w:hAnsi="Book Antiqua" w:cs="Book Antiqua"/>
          <w:color w:val="000000" w:themeColor="text1"/>
        </w:rPr>
        <w:t>hepa</w:t>
      </w:r>
      <w:r w:rsidRPr="00641752">
        <w:rPr>
          <w:rFonts w:ascii="Book Antiqua" w:eastAsia="Book Antiqua" w:hAnsi="Book Antiqua" w:cs="Book Antiqua"/>
          <w:color w:val="000000" w:themeColor="text1"/>
        </w:rPr>
        <w:t>tology</w:t>
      </w:r>
    </w:p>
    <w:p w14:paraId="30B7066C" w14:textId="179FE568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color w:val="000000" w:themeColor="text1"/>
        </w:rPr>
        <w:t>Country/Territory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of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origin: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hina</w:t>
      </w:r>
    </w:p>
    <w:p w14:paraId="787E31AD" w14:textId="3ED66B56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b/>
          <w:color w:val="000000" w:themeColor="text1"/>
        </w:rPr>
        <w:t>Peer-review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report’s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scientific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quality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classification</w:t>
      </w:r>
    </w:p>
    <w:p w14:paraId="1C44AEE3" w14:textId="7D7C68A3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Grad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Excellent):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0</w:t>
      </w:r>
    </w:p>
    <w:p w14:paraId="11F609D1" w14:textId="3C803777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Grad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B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Very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good):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0</w:t>
      </w:r>
    </w:p>
    <w:p w14:paraId="26E3581E" w14:textId="1051A072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Grad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Good):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C</w:t>
      </w:r>
    </w:p>
    <w:p w14:paraId="7AB82B6B" w14:textId="51DEC541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Grad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D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Fair):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0</w:t>
      </w:r>
    </w:p>
    <w:p w14:paraId="0666B4BD" w14:textId="6921A9B7" w:rsidR="00A77B3E" w:rsidRPr="00641752" w:rsidRDefault="00790B83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eastAsia="Book Antiqua" w:hAnsi="Book Antiqua" w:cs="Book Antiqua"/>
          <w:color w:val="000000" w:themeColor="text1"/>
        </w:rPr>
        <w:t>Grad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E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(Poor):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0</w:t>
      </w:r>
    </w:p>
    <w:p w14:paraId="2D307CB8" w14:textId="77777777" w:rsidR="00A77B3E" w:rsidRPr="00641752" w:rsidRDefault="00A77B3E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82D7251" w14:textId="6A39DE51" w:rsidR="00A77B3E" w:rsidRPr="008B61C6" w:rsidRDefault="00790B83" w:rsidP="00641752">
      <w:pPr>
        <w:spacing w:line="360" w:lineRule="auto"/>
        <w:jc w:val="both"/>
        <w:rPr>
          <w:rFonts w:ascii="Book Antiqua" w:hAnsi="Book Antiqua" w:cs="Book Antiqua"/>
          <w:color w:val="000000" w:themeColor="text1"/>
          <w:lang w:eastAsia="zh-CN"/>
        </w:rPr>
      </w:pPr>
      <w:r w:rsidRPr="00641752">
        <w:rPr>
          <w:rFonts w:ascii="Book Antiqua" w:eastAsia="Book Antiqua" w:hAnsi="Book Antiqua" w:cs="Book Antiqua"/>
          <w:b/>
          <w:color w:val="000000" w:themeColor="text1"/>
        </w:rPr>
        <w:t>P-Reviewer: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proofErr w:type="spellStart"/>
      <w:r w:rsidRPr="00641752">
        <w:rPr>
          <w:rFonts w:ascii="Book Antiqua" w:eastAsia="Book Antiqua" w:hAnsi="Book Antiqua" w:cs="Book Antiqua"/>
          <w:color w:val="000000" w:themeColor="text1"/>
        </w:rPr>
        <w:t>Burada</w:t>
      </w:r>
      <w:proofErr w:type="spellEnd"/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F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S-Editor: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Ma</w:t>
      </w:r>
      <w:r w:rsidR="0064175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color w:val="000000" w:themeColor="text1"/>
        </w:rPr>
        <w:t>YJ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L-Editor: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="008B61C6" w:rsidRPr="008B61C6">
        <w:rPr>
          <w:rFonts w:ascii="Book Antiqua" w:hAnsi="Book Antiqua" w:cs="Book Antiqua" w:hint="eastAsia"/>
          <w:color w:val="000000" w:themeColor="text1"/>
          <w:lang w:eastAsia="zh-CN"/>
        </w:rPr>
        <w:t>A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41752">
        <w:rPr>
          <w:rFonts w:ascii="Book Antiqua" w:eastAsia="Book Antiqua" w:hAnsi="Book Antiqua" w:cs="Book Antiqua"/>
          <w:b/>
          <w:color w:val="000000" w:themeColor="text1"/>
        </w:rPr>
        <w:t>P-Editor:</w:t>
      </w:r>
      <w:r w:rsidR="0064175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="008B61C6" w:rsidRPr="008B61C6">
        <w:rPr>
          <w:rFonts w:ascii="Book Antiqua" w:hAnsi="Book Antiqua" w:cs="Book Antiqua" w:hint="eastAsia"/>
          <w:color w:val="000000" w:themeColor="text1"/>
          <w:lang w:eastAsia="zh-CN"/>
        </w:rPr>
        <w:t>Ma YJ</w:t>
      </w:r>
    </w:p>
    <w:p w14:paraId="02535819" w14:textId="7EFE8FB3" w:rsidR="00641752" w:rsidRDefault="00641752" w:rsidP="00641752">
      <w:pPr>
        <w:spacing w:line="360" w:lineRule="auto"/>
        <w:jc w:val="both"/>
        <w:rPr>
          <w:rFonts w:ascii="Book Antiqua" w:hAnsi="Book Antiqua" w:cs="Book Antiqua"/>
          <w:b/>
          <w:color w:val="000000" w:themeColor="text1"/>
          <w:lang w:eastAsia="zh-CN"/>
        </w:rPr>
      </w:pPr>
      <w:r>
        <w:rPr>
          <w:rFonts w:ascii="Book Antiqua" w:hAnsi="Book Antiqua" w:cs="Book Antiqua"/>
          <w:b/>
          <w:color w:val="000000" w:themeColor="text1"/>
          <w:lang w:eastAsia="zh-CN"/>
        </w:rPr>
        <w:br w:type="page"/>
      </w:r>
    </w:p>
    <w:p w14:paraId="06DBCF4D" w14:textId="11B10C3A" w:rsidR="00637872" w:rsidRDefault="00641752" w:rsidP="00641752">
      <w:pPr>
        <w:spacing w:line="360" w:lineRule="auto"/>
        <w:jc w:val="both"/>
        <w:rPr>
          <w:rFonts w:ascii="Book Antiqua" w:hAnsi="Book Antiqua" w:cs="Book Antiqua"/>
          <w:b/>
          <w:color w:val="000000" w:themeColor="text1"/>
          <w:lang w:eastAsia="zh-CN"/>
        </w:rPr>
      </w:pPr>
      <w:r>
        <w:rPr>
          <w:rFonts w:ascii="Book Antiqua" w:hAnsi="Book Antiqua" w:cs="Book Antiqua" w:hint="eastAsia"/>
          <w:b/>
          <w:color w:val="000000" w:themeColor="text1"/>
          <w:lang w:eastAsia="zh-CN"/>
        </w:rPr>
        <w:lastRenderedPageBreak/>
        <w:t>Figure Legends</w:t>
      </w:r>
    </w:p>
    <w:p w14:paraId="502EC3FE" w14:textId="4D3CDD17" w:rsidR="00641752" w:rsidRDefault="00BC4A6B" w:rsidP="00641752">
      <w:pPr>
        <w:spacing w:line="360" w:lineRule="auto"/>
        <w:jc w:val="both"/>
        <w:rPr>
          <w:rFonts w:ascii="Book Antiqua" w:hAnsi="Book Antiqua" w:cs="Book Antiqua"/>
          <w:b/>
          <w:color w:val="000000" w:themeColor="text1"/>
          <w:lang w:eastAsia="zh-CN"/>
        </w:rPr>
      </w:pPr>
      <w:r>
        <w:rPr>
          <w:rFonts w:ascii="Book Antiqua" w:hAnsi="Book Antiqua" w:cs="Book Antiqua"/>
          <w:b/>
          <w:noProof/>
          <w:color w:val="000000" w:themeColor="text1"/>
          <w:lang w:eastAsia="zh-CN"/>
        </w:rPr>
        <w:drawing>
          <wp:inline distT="0" distB="0" distL="0" distR="0" wp14:anchorId="4CD6B14B" wp14:editId="48DC138C">
            <wp:extent cx="5943600" cy="3346397"/>
            <wp:effectExtent l="0" t="0" r="0" b="6985"/>
            <wp:docPr id="2" name="图片 2" descr="F:\期刊工作间\2020-English journals workshop\2021-编辑英文稿件\2021-07-29\66125-13218\66125\65125-g00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期刊工作间\2020-English journals workshop\2021-编辑英文稿件\2021-07-29\66125-13218\66125\65125-g001.pn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3463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F60B1D" w14:textId="4BF806AF" w:rsidR="009B38E4" w:rsidRPr="00594C9D" w:rsidRDefault="009B38E4" w:rsidP="009B38E4">
      <w:pPr>
        <w:spacing w:line="360" w:lineRule="auto"/>
        <w:jc w:val="both"/>
        <w:rPr>
          <w:rFonts w:ascii="Book Antiqua" w:hAnsi="Book Antiqua" w:cs="Book Antiqua"/>
          <w:color w:val="000000" w:themeColor="text1"/>
          <w:lang w:eastAsia="zh-CN"/>
        </w:rPr>
      </w:pPr>
      <w:r w:rsidRPr="009B38E4">
        <w:rPr>
          <w:rFonts w:ascii="Book Antiqua" w:hAnsi="Book Antiqua" w:cs="Book Antiqua"/>
          <w:b/>
          <w:bCs/>
          <w:color w:val="000000" w:themeColor="text1"/>
          <w:lang w:eastAsia="zh-CN"/>
        </w:rPr>
        <w:t>Figure</w:t>
      </w:r>
      <w:r w:rsidR="00594C9D">
        <w:rPr>
          <w:rFonts w:ascii="Book Antiqua" w:hAnsi="Book Antiqua" w:cs="Book Antiqua" w:hint="eastAsia"/>
          <w:b/>
          <w:bCs/>
          <w:color w:val="000000" w:themeColor="text1"/>
          <w:lang w:eastAsia="zh-CN"/>
        </w:rPr>
        <w:t xml:space="preserve"> </w:t>
      </w:r>
      <w:r w:rsidRPr="009B38E4">
        <w:rPr>
          <w:rFonts w:ascii="Book Antiqua" w:hAnsi="Book Antiqua" w:cs="Book Antiqua"/>
          <w:b/>
          <w:bCs/>
          <w:color w:val="000000" w:themeColor="text1"/>
          <w:lang w:eastAsia="zh-CN"/>
        </w:rPr>
        <w:t>1 Histone modifications in gastric cancer.</w:t>
      </w:r>
      <w:r w:rsidRPr="009B38E4">
        <w:rPr>
          <w:rFonts w:ascii="Book Antiqua" w:hAnsi="Book Antiqua" w:cs="Book Antiqua"/>
          <w:b/>
          <w:color w:val="000000" w:themeColor="text1"/>
          <w:lang w:eastAsia="zh-CN"/>
        </w:rPr>
        <w:t xml:space="preserve"> 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>Layers show different histone modifications. Blue panel</w:t>
      </w:r>
      <w:r w:rsidR="00594C9D">
        <w:rPr>
          <w:rFonts w:ascii="Book Antiqua" w:hAnsi="Book Antiqua" w:cs="Book Antiqua" w:hint="eastAsia"/>
          <w:color w:val="000000" w:themeColor="text1"/>
          <w:lang w:eastAsia="zh-CN"/>
        </w:rPr>
        <w:t>: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594C9D">
        <w:rPr>
          <w:rFonts w:ascii="Book Antiqua" w:hAnsi="Book Antiqua" w:cs="Book Antiqua"/>
          <w:caps/>
          <w:color w:val="000000" w:themeColor="text1"/>
          <w:lang w:eastAsia="zh-CN"/>
        </w:rPr>
        <w:t>m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 xml:space="preserve">odification types; </w:t>
      </w:r>
      <w:r w:rsidRPr="00594C9D">
        <w:rPr>
          <w:rFonts w:ascii="Book Antiqua" w:hAnsi="Book Antiqua" w:cs="Book Antiqua"/>
          <w:caps/>
          <w:color w:val="000000" w:themeColor="text1"/>
          <w:lang w:eastAsia="zh-CN"/>
        </w:rPr>
        <w:t>p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>ink panel</w:t>
      </w:r>
      <w:r w:rsidR="00594C9D">
        <w:rPr>
          <w:rFonts w:ascii="Book Antiqua" w:hAnsi="Book Antiqua" w:cs="Book Antiqua" w:hint="eastAsia"/>
          <w:color w:val="000000" w:themeColor="text1"/>
          <w:lang w:eastAsia="zh-CN"/>
        </w:rPr>
        <w:t>: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594C9D">
        <w:rPr>
          <w:rFonts w:ascii="Book Antiqua" w:hAnsi="Book Antiqua" w:cs="Book Antiqua"/>
          <w:caps/>
          <w:color w:val="000000" w:themeColor="text1"/>
          <w:lang w:eastAsia="zh-CN"/>
        </w:rPr>
        <w:t>m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 xml:space="preserve">odified residues and catalytic enzymes; </w:t>
      </w:r>
      <w:r w:rsidRPr="00594C9D">
        <w:rPr>
          <w:rFonts w:ascii="Book Antiqua" w:hAnsi="Book Antiqua" w:cs="Book Antiqua"/>
          <w:caps/>
          <w:color w:val="000000" w:themeColor="text1"/>
          <w:lang w:eastAsia="zh-CN"/>
        </w:rPr>
        <w:t>g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>reen panel</w:t>
      </w:r>
      <w:r w:rsidR="00594C9D">
        <w:rPr>
          <w:rFonts w:ascii="Book Antiqua" w:hAnsi="Book Antiqua" w:cs="Book Antiqua" w:hint="eastAsia"/>
          <w:color w:val="000000" w:themeColor="text1"/>
          <w:lang w:eastAsia="zh-CN"/>
        </w:rPr>
        <w:t>: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594C9D">
        <w:rPr>
          <w:rFonts w:ascii="Book Antiqua" w:hAnsi="Book Antiqua" w:cs="Book Antiqua"/>
          <w:caps/>
          <w:color w:val="000000" w:themeColor="text1"/>
          <w:lang w:eastAsia="zh-CN"/>
        </w:rPr>
        <w:t>e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 xml:space="preserve">pigenetic alterations sites; </w:t>
      </w:r>
      <w:r w:rsidRPr="00594C9D">
        <w:rPr>
          <w:rFonts w:ascii="Book Antiqua" w:hAnsi="Book Antiqua" w:cs="Book Antiqua"/>
          <w:caps/>
          <w:color w:val="000000" w:themeColor="text1"/>
          <w:lang w:eastAsia="zh-CN"/>
        </w:rPr>
        <w:t>y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>ellow panel</w:t>
      </w:r>
      <w:r w:rsidR="00594C9D">
        <w:rPr>
          <w:rFonts w:ascii="Book Antiqua" w:hAnsi="Book Antiqua" w:cs="Book Antiqua" w:hint="eastAsia"/>
          <w:color w:val="000000" w:themeColor="text1"/>
          <w:lang w:eastAsia="zh-CN"/>
        </w:rPr>
        <w:t>: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594C9D">
        <w:rPr>
          <w:rFonts w:ascii="Book Antiqua" w:hAnsi="Book Antiqua" w:cs="Book Antiqua"/>
          <w:caps/>
          <w:color w:val="000000" w:themeColor="text1"/>
          <w:lang w:eastAsia="zh-CN"/>
        </w:rPr>
        <w:t>b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>iological functions regulated by histone modifications. HAT</w:t>
      </w:r>
      <w:r w:rsidR="00594C9D">
        <w:rPr>
          <w:rFonts w:ascii="Book Antiqua" w:hAnsi="Book Antiqua" w:cs="Book Antiqua" w:hint="eastAsia"/>
          <w:color w:val="000000" w:themeColor="text1"/>
          <w:lang w:eastAsia="zh-CN"/>
        </w:rPr>
        <w:t>;</w:t>
      </w:r>
      <w:r w:rsidRPr="00594C9D">
        <w:rPr>
          <w:rFonts w:ascii="Book Antiqua" w:hAnsi="Book Antiqua" w:cs="Book Antiqua" w:hint="eastAsia"/>
          <w:color w:val="000000" w:themeColor="text1"/>
          <w:lang w:eastAsia="zh-CN"/>
        </w:rPr>
        <w:t xml:space="preserve"> </w:t>
      </w:r>
      <w:r w:rsidRPr="00594C9D">
        <w:rPr>
          <w:rFonts w:ascii="Book Antiqua" w:hAnsi="Book Antiqua" w:cs="Book Antiqua"/>
          <w:caps/>
          <w:color w:val="000000" w:themeColor="text1"/>
          <w:lang w:eastAsia="zh-CN"/>
        </w:rPr>
        <w:t>h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>istone acetylase; HDAC</w:t>
      </w:r>
      <w:r w:rsidR="00594C9D">
        <w:rPr>
          <w:rFonts w:ascii="Book Antiqua" w:hAnsi="Book Antiqua" w:cs="Book Antiqua" w:hint="eastAsia"/>
          <w:color w:val="000000" w:themeColor="text1"/>
          <w:lang w:eastAsia="zh-CN"/>
        </w:rPr>
        <w:t>:</w:t>
      </w:r>
      <w:r w:rsidRPr="00594C9D">
        <w:rPr>
          <w:rFonts w:ascii="Book Antiqua" w:hAnsi="Book Antiqua" w:cs="Book Antiqua" w:hint="eastAsia"/>
          <w:color w:val="000000" w:themeColor="text1"/>
          <w:lang w:eastAsia="zh-CN"/>
        </w:rPr>
        <w:t xml:space="preserve"> </w:t>
      </w:r>
      <w:r w:rsidRPr="00594C9D">
        <w:rPr>
          <w:rFonts w:ascii="Book Antiqua" w:hAnsi="Book Antiqua" w:cs="Book Antiqua"/>
          <w:caps/>
          <w:color w:val="000000" w:themeColor="text1"/>
          <w:lang w:eastAsia="zh-CN"/>
        </w:rPr>
        <w:t>h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>istone deacetylase; HMT</w:t>
      </w:r>
      <w:r w:rsidR="00594C9D">
        <w:rPr>
          <w:rFonts w:ascii="Book Antiqua" w:hAnsi="Book Antiqua" w:cs="Book Antiqua" w:hint="eastAsia"/>
          <w:color w:val="000000" w:themeColor="text1"/>
          <w:lang w:eastAsia="zh-CN"/>
        </w:rPr>
        <w:t>: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594C9D">
        <w:rPr>
          <w:rFonts w:ascii="Book Antiqua" w:hAnsi="Book Antiqua" w:cs="Book Antiqua"/>
          <w:caps/>
          <w:color w:val="000000" w:themeColor="text1"/>
          <w:lang w:eastAsia="zh-CN"/>
        </w:rPr>
        <w:t>h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>istone methyltransferase; HDM</w:t>
      </w:r>
      <w:r w:rsidR="00594C9D">
        <w:rPr>
          <w:rFonts w:ascii="Book Antiqua" w:hAnsi="Book Antiqua" w:cs="Book Antiqua" w:hint="eastAsia"/>
          <w:color w:val="000000" w:themeColor="text1"/>
          <w:lang w:eastAsia="zh-CN"/>
        </w:rPr>
        <w:t>: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594C9D">
        <w:rPr>
          <w:rFonts w:ascii="Book Antiqua" w:hAnsi="Book Antiqua" w:cs="Book Antiqua"/>
          <w:caps/>
          <w:color w:val="000000" w:themeColor="text1"/>
          <w:lang w:eastAsia="zh-CN"/>
        </w:rPr>
        <w:t>h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>istone demethylase; UBE</w:t>
      </w:r>
      <w:r w:rsidR="00594C9D">
        <w:rPr>
          <w:rFonts w:ascii="Book Antiqua" w:hAnsi="Book Antiqua" w:cs="Book Antiqua" w:hint="eastAsia"/>
          <w:color w:val="000000" w:themeColor="text1"/>
          <w:lang w:eastAsia="zh-CN"/>
        </w:rPr>
        <w:t>: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r w:rsidRPr="00594C9D">
        <w:rPr>
          <w:rFonts w:ascii="Book Antiqua" w:hAnsi="Book Antiqua" w:cs="Book Antiqua"/>
          <w:caps/>
          <w:color w:val="000000" w:themeColor="text1"/>
          <w:lang w:eastAsia="zh-CN"/>
        </w:rPr>
        <w:t>u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>biquitin enzyme; DUB</w:t>
      </w:r>
      <w:r w:rsidR="00594C9D">
        <w:rPr>
          <w:rFonts w:ascii="Book Antiqua" w:hAnsi="Book Antiqua" w:cs="Book Antiqua" w:hint="eastAsia"/>
          <w:color w:val="000000" w:themeColor="text1"/>
          <w:lang w:eastAsia="zh-CN"/>
        </w:rPr>
        <w:t>: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 xml:space="preserve"> </w:t>
      </w:r>
      <w:proofErr w:type="spellStart"/>
      <w:r w:rsidRPr="00594C9D">
        <w:rPr>
          <w:rFonts w:ascii="Book Antiqua" w:hAnsi="Book Antiqua" w:cs="Book Antiqua"/>
          <w:caps/>
          <w:color w:val="000000" w:themeColor="text1"/>
          <w:lang w:eastAsia="zh-CN"/>
        </w:rPr>
        <w:t>d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>eubiquitinase</w:t>
      </w:r>
      <w:proofErr w:type="spellEnd"/>
      <w:r w:rsidRPr="00594C9D">
        <w:rPr>
          <w:rFonts w:ascii="Book Antiqua" w:hAnsi="Book Antiqua" w:cs="Book Antiqua"/>
          <w:color w:val="000000" w:themeColor="text1"/>
          <w:lang w:eastAsia="zh-CN"/>
        </w:rPr>
        <w:t>.</w:t>
      </w:r>
    </w:p>
    <w:p w14:paraId="3004CF0D" w14:textId="77777777" w:rsidR="009B38E4" w:rsidRPr="009B38E4" w:rsidRDefault="009B38E4" w:rsidP="00641752">
      <w:pPr>
        <w:spacing w:line="360" w:lineRule="auto"/>
        <w:jc w:val="both"/>
        <w:rPr>
          <w:rFonts w:ascii="Book Antiqua" w:hAnsi="Book Antiqua" w:cs="Book Antiqua"/>
          <w:b/>
          <w:color w:val="000000" w:themeColor="text1"/>
          <w:lang w:eastAsia="zh-CN"/>
        </w:rPr>
      </w:pPr>
    </w:p>
    <w:p w14:paraId="52676D7B" w14:textId="7B1E02E3" w:rsidR="00637872" w:rsidRDefault="00637872" w:rsidP="00641752">
      <w:pPr>
        <w:spacing w:line="360" w:lineRule="auto"/>
        <w:jc w:val="both"/>
        <w:rPr>
          <w:rFonts w:ascii="Book Antiqua" w:hAnsi="Book Antiqua" w:cs="Book Antiqua"/>
          <w:b/>
          <w:color w:val="000000" w:themeColor="text1"/>
          <w:lang w:eastAsia="zh-CN"/>
        </w:rPr>
      </w:pPr>
      <w:r w:rsidRPr="00641752">
        <w:rPr>
          <w:rFonts w:ascii="Book Antiqua" w:hAnsi="Book Antiqua" w:cs="Book Antiqua"/>
          <w:b/>
          <w:color w:val="000000" w:themeColor="text1"/>
          <w:lang w:eastAsia="zh-CN"/>
        </w:rPr>
        <w:br w:type="page"/>
      </w:r>
    </w:p>
    <w:p w14:paraId="69DCC2EC" w14:textId="5A493BFC" w:rsidR="00594C9D" w:rsidRDefault="00BC4A6B" w:rsidP="00641752">
      <w:pPr>
        <w:spacing w:line="360" w:lineRule="auto"/>
        <w:jc w:val="both"/>
        <w:rPr>
          <w:rFonts w:ascii="Book Antiqua" w:hAnsi="Book Antiqua" w:cs="Book Antiqua"/>
          <w:b/>
          <w:color w:val="000000" w:themeColor="text1"/>
          <w:lang w:eastAsia="zh-CN"/>
        </w:rPr>
      </w:pPr>
      <w:r>
        <w:rPr>
          <w:rFonts w:ascii="Book Antiqua" w:hAnsi="Book Antiqua" w:cs="Book Antiqua"/>
          <w:b/>
          <w:noProof/>
          <w:color w:val="000000" w:themeColor="text1"/>
          <w:lang w:eastAsia="zh-CN"/>
        </w:rPr>
        <w:lastRenderedPageBreak/>
        <w:drawing>
          <wp:inline distT="0" distB="0" distL="0" distR="0" wp14:anchorId="6445CEE4" wp14:editId="41B175F9">
            <wp:extent cx="5943600" cy="2004092"/>
            <wp:effectExtent l="0" t="0" r="0" b="0"/>
            <wp:docPr id="3" name="图片 3" descr="F:\期刊工作间\2020-English journals workshop\2021-编辑英文稿件\2021-07-29\66125-13218\66125\66125-g00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F:\期刊工作间\2020-English journals workshop\2021-编辑英文稿件\2021-07-29\66125-13218\66125\66125-g002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0040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FBD2D8" w14:textId="08ECBBE3" w:rsidR="00594C9D" w:rsidRPr="00594C9D" w:rsidRDefault="00594C9D" w:rsidP="00594C9D">
      <w:pPr>
        <w:spacing w:line="360" w:lineRule="auto"/>
        <w:jc w:val="both"/>
        <w:rPr>
          <w:rFonts w:ascii="Book Antiqua" w:hAnsi="Book Antiqua" w:cs="Book Antiqua"/>
          <w:color w:val="000000" w:themeColor="text1"/>
          <w:lang w:eastAsia="zh-CN"/>
        </w:rPr>
      </w:pPr>
      <w:r w:rsidRPr="00594C9D">
        <w:rPr>
          <w:rFonts w:ascii="Book Antiqua" w:hAnsi="Book Antiqua" w:cs="Book Antiqua"/>
          <w:b/>
          <w:bCs/>
          <w:color w:val="000000" w:themeColor="text1"/>
          <w:lang w:eastAsia="zh-CN"/>
        </w:rPr>
        <w:t xml:space="preserve">Figure 2 DNA methylation in </w:t>
      </w:r>
      <w:bookmarkStart w:id="16" w:name="OLE_LINK28"/>
      <w:bookmarkStart w:id="17" w:name="OLE_LINK29"/>
      <w:r w:rsidRPr="009B38E4">
        <w:rPr>
          <w:rFonts w:ascii="Book Antiqua" w:hAnsi="Book Antiqua" w:cs="Book Antiqua"/>
          <w:b/>
          <w:bCs/>
          <w:color w:val="000000" w:themeColor="text1"/>
          <w:lang w:eastAsia="zh-CN"/>
        </w:rPr>
        <w:t>gastric cancer</w:t>
      </w:r>
      <w:bookmarkEnd w:id="16"/>
      <w:bookmarkEnd w:id="17"/>
      <w:r w:rsidRPr="00594C9D">
        <w:rPr>
          <w:rFonts w:ascii="Book Antiqua" w:hAnsi="Book Antiqua" w:cs="Book Antiqua"/>
          <w:b/>
          <w:bCs/>
          <w:color w:val="000000" w:themeColor="text1"/>
          <w:lang w:eastAsia="zh-CN"/>
        </w:rPr>
        <w:t>.</w:t>
      </w:r>
      <w:r w:rsidRPr="00594C9D">
        <w:rPr>
          <w:rFonts w:ascii="Book Antiqua" w:hAnsi="Book Antiqua" w:cs="Book Antiqua"/>
          <w:b/>
          <w:color w:val="000000" w:themeColor="text1"/>
          <w:lang w:eastAsia="zh-CN"/>
        </w:rPr>
        <w:t xml:space="preserve"> 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>Aberrant methylation in promoter, shore area and gene body altered gene expression and involves in gastric carcinogenesis.</w:t>
      </w:r>
    </w:p>
    <w:p w14:paraId="552ECCD9" w14:textId="77777777" w:rsidR="00594C9D" w:rsidRPr="00594C9D" w:rsidRDefault="00594C9D" w:rsidP="00641752">
      <w:pPr>
        <w:spacing w:line="360" w:lineRule="auto"/>
        <w:jc w:val="both"/>
        <w:rPr>
          <w:rFonts w:ascii="Book Antiqua" w:hAnsi="Book Antiqua" w:cs="Book Antiqua"/>
          <w:b/>
          <w:color w:val="000000" w:themeColor="text1"/>
          <w:lang w:eastAsia="zh-CN"/>
        </w:rPr>
      </w:pPr>
    </w:p>
    <w:p w14:paraId="38EA2D66" w14:textId="59A6C0BB" w:rsidR="00594C9D" w:rsidRDefault="00594C9D" w:rsidP="00641752">
      <w:pPr>
        <w:spacing w:line="360" w:lineRule="auto"/>
        <w:jc w:val="both"/>
        <w:rPr>
          <w:rFonts w:ascii="Book Antiqua" w:hAnsi="Book Antiqua" w:cs="Book Antiqua"/>
          <w:b/>
          <w:color w:val="000000" w:themeColor="text1"/>
          <w:lang w:eastAsia="zh-CN"/>
        </w:rPr>
      </w:pPr>
      <w:r>
        <w:rPr>
          <w:rFonts w:ascii="Book Antiqua" w:hAnsi="Book Antiqua" w:cs="Book Antiqua"/>
          <w:b/>
          <w:color w:val="000000" w:themeColor="text1"/>
          <w:lang w:eastAsia="zh-CN"/>
        </w:rPr>
        <w:br w:type="page"/>
      </w:r>
    </w:p>
    <w:p w14:paraId="36083224" w14:textId="1D9558C8" w:rsidR="00594C9D" w:rsidRDefault="00BC4A6B" w:rsidP="00594C9D">
      <w:pPr>
        <w:spacing w:line="360" w:lineRule="auto"/>
        <w:jc w:val="both"/>
        <w:rPr>
          <w:rFonts w:ascii="Book Antiqua" w:hAnsi="Book Antiqua" w:cs="Book Antiqua"/>
          <w:b/>
          <w:bCs/>
          <w:color w:val="000000" w:themeColor="text1"/>
          <w:lang w:eastAsia="zh-CN"/>
        </w:rPr>
      </w:pPr>
      <w:r>
        <w:rPr>
          <w:rFonts w:ascii="Book Antiqua" w:hAnsi="Book Antiqua" w:cs="Book Antiqua"/>
          <w:b/>
          <w:bCs/>
          <w:noProof/>
          <w:color w:val="000000" w:themeColor="text1"/>
          <w:lang w:eastAsia="zh-CN"/>
        </w:rPr>
        <w:lastRenderedPageBreak/>
        <w:drawing>
          <wp:inline distT="0" distB="0" distL="0" distR="0" wp14:anchorId="62C4612C" wp14:editId="3D73C690">
            <wp:extent cx="3676650" cy="5181600"/>
            <wp:effectExtent l="0" t="0" r="0" b="0"/>
            <wp:docPr id="5" name="图片 5" descr="F:\期刊工作间\2020-English journals workshop\2021-编辑英文稿件\2021-07-29\66125-13218\66125\66125-g00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F:\期刊工作间\2020-English journals workshop\2021-编辑英文稿件\2021-07-29\66125-13218\66125\66125-g003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76650" cy="5181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1C4944" w14:textId="66831C46" w:rsidR="00594C9D" w:rsidRPr="00594C9D" w:rsidRDefault="00594C9D" w:rsidP="00594C9D">
      <w:pPr>
        <w:spacing w:line="360" w:lineRule="auto"/>
        <w:jc w:val="both"/>
        <w:rPr>
          <w:rFonts w:ascii="Book Antiqua" w:hAnsi="Book Antiqua" w:cs="Book Antiqua"/>
          <w:color w:val="000000" w:themeColor="text1"/>
          <w:lang w:eastAsia="zh-CN"/>
        </w:rPr>
      </w:pPr>
      <w:r w:rsidRPr="00594C9D">
        <w:rPr>
          <w:rFonts w:ascii="Book Antiqua" w:hAnsi="Book Antiqua" w:cs="Book Antiqua"/>
          <w:b/>
          <w:bCs/>
          <w:color w:val="000000" w:themeColor="text1"/>
          <w:lang w:eastAsia="zh-CN"/>
        </w:rPr>
        <w:t xml:space="preserve">Figure 3 Non coding RNA in </w:t>
      </w:r>
      <w:r w:rsidRPr="009B38E4">
        <w:rPr>
          <w:rFonts w:ascii="Book Antiqua" w:hAnsi="Book Antiqua" w:cs="Book Antiqua"/>
          <w:b/>
          <w:bCs/>
          <w:color w:val="000000" w:themeColor="text1"/>
          <w:lang w:eastAsia="zh-CN"/>
        </w:rPr>
        <w:t>gastric cancer</w:t>
      </w:r>
      <w:r w:rsidRPr="00594C9D">
        <w:rPr>
          <w:rFonts w:ascii="Book Antiqua" w:hAnsi="Book Antiqua" w:cs="Book Antiqua"/>
          <w:b/>
          <w:bCs/>
          <w:color w:val="000000" w:themeColor="text1"/>
          <w:lang w:eastAsia="zh-CN"/>
        </w:rPr>
        <w:t>.</w:t>
      </w:r>
      <w:r w:rsidRPr="00594C9D">
        <w:rPr>
          <w:rFonts w:ascii="Book Antiqua" w:hAnsi="Book Antiqua" w:cs="Book Antiqua"/>
          <w:b/>
          <w:color w:val="000000" w:themeColor="text1"/>
          <w:lang w:eastAsia="zh-CN"/>
        </w:rPr>
        <w:t xml:space="preserve"> </w:t>
      </w:r>
      <w:r w:rsidRPr="00594C9D">
        <w:rPr>
          <w:rFonts w:ascii="Book Antiqua" w:hAnsi="Book Antiqua" w:cs="Book Antiqua"/>
          <w:color w:val="000000" w:themeColor="text1"/>
          <w:lang w:eastAsia="zh-CN"/>
        </w:rPr>
        <w:t xml:space="preserve">The major mechanism and biological function of lncRNA, miRNA and </w:t>
      </w:r>
      <w:proofErr w:type="spellStart"/>
      <w:r w:rsidRPr="00594C9D">
        <w:rPr>
          <w:rFonts w:ascii="Book Antiqua" w:hAnsi="Book Antiqua" w:cs="Book Antiqua"/>
          <w:color w:val="000000" w:themeColor="text1"/>
          <w:lang w:eastAsia="zh-CN"/>
        </w:rPr>
        <w:t>circRNA</w:t>
      </w:r>
      <w:proofErr w:type="spellEnd"/>
      <w:r w:rsidRPr="00594C9D">
        <w:rPr>
          <w:rFonts w:ascii="Book Antiqua" w:hAnsi="Book Antiqua" w:cs="Book Antiqua"/>
          <w:color w:val="000000" w:themeColor="text1"/>
          <w:lang w:eastAsia="zh-CN"/>
        </w:rPr>
        <w:t xml:space="preserve"> in gastric cancer. </w:t>
      </w:r>
    </w:p>
    <w:p w14:paraId="09771C8D" w14:textId="2EB98EA7" w:rsidR="00594C9D" w:rsidRDefault="00594C9D" w:rsidP="00641752">
      <w:pPr>
        <w:spacing w:line="360" w:lineRule="auto"/>
        <w:jc w:val="both"/>
        <w:rPr>
          <w:rFonts w:ascii="Book Antiqua" w:hAnsi="Book Antiqua" w:cs="Book Antiqua"/>
          <w:b/>
          <w:color w:val="000000" w:themeColor="text1"/>
          <w:lang w:eastAsia="zh-CN"/>
        </w:rPr>
      </w:pPr>
      <w:r>
        <w:rPr>
          <w:rFonts w:ascii="Book Antiqua" w:hAnsi="Book Antiqua" w:cs="Book Antiqua"/>
          <w:b/>
          <w:color w:val="000000" w:themeColor="text1"/>
          <w:lang w:eastAsia="zh-CN"/>
        </w:rPr>
        <w:br w:type="page"/>
      </w:r>
    </w:p>
    <w:p w14:paraId="44F3A245" w14:textId="4873A2A7" w:rsidR="00637872" w:rsidRPr="00641752" w:rsidRDefault="00637872" w:rsidP="00641752">
      <w:pPr>
        <w:spacing w:line="360" w:lineRule="auto"/>
        <w:jc w:val="both"/>
        <w:rPr>
          <w:rFonts w:ascii="Book Antiqua" w:hAnsi="Book Antiqua"/>
          <w:b/>
          <w:bCs/>
          <w:color w:val="000000" w:themeColor="text1"/>
        </w:rPr>
      </w:pPr>
      <w:r w:rsidRPr="00641752">
        <w:rPr>
          <w:rFonts w:ascii="Book Antiqua" w:hAnsi="Book Antiqua"/>
          <w:b/>
          <w:bCs/>
          <w:color w:val="000000" w:themeColor="text1"/>
        </w:rPr>
        <w:lastRenderedPageBreak/>
        <w:t>Table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1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Important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miRNAs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and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heir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argets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and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biological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functions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in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gastric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cancer</w:t>
      </w:r>
    </w:p>
    <w:tbl>
      <w:tblPr>
        <w:tblW w:w="8613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85"/>
        <w:gridCol w:w="1304"/>
        <w:gridCol w:w="1701"/>
        <w:gridCol w:w="3402"/>
        <w:gridCol w:w="821"/>
      </w:tblGrid>
      <w:tr w:rsidR="00641752" w:rsidRPr="00641752" w14:paraId="0158BF89" w14:textId="77777777" w:rsidTr="00641752">
        <w:tc>
          <w:tcPr>
            <w:tcW w:w="1385" w:type="dxa"/>
            <w:tcBorders>
              <w:top w:val="single" w:sz="4" w:space="0" w:color="auto"/>
              <w:bottom w:val="single" w:sz="4" w:space="0" w:color="auto"/>
            </w:tcBorders>
          </w:tcPr>
          <w:p w14:paraId="51A4FEF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bookmarkStart w:id="18" w:name="OLE_LINK11"/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miRNAs</w:t>
            </w:r>
          </w:p>
        </w:tc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</w:tcPr>
          <w:p w14:paraId="41D72C8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Expression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76D3A06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Targets</w:t>
            </w:r>
          </w:p>
        </w:tc>
        <w:tc>
          <w:tcPr>
            <w:tcW w:w="3402" w:type="dxa"/>
            <w:tcBorders>
              <w:top w:val="single" w:sz="4" w:space="0" w:color="auto"/>
              <w:bottom w:val="single" w:sz="4" w:space="0" w:color="auto"/>
            </w:tcBorders>
          </w:tcPr>
          <w:p w14:paraId="2FBDE1E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Functions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</w:tcPr>
          <w:p w14:paraId="228FCA83" w14:textId="6AD10258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  <w:lang w:eastAsia="zh-CN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Ref</w:t>
            </w:r>
            <w:r w:rsidR="00641752" w:rsidRPr="00641752">
              <w:rPr>
                <w:rFonts w:ascii="Book Antiqua" w:hAnsi="Book Antiqua" w:hint="eastAsia"/>
                <w:b/>
                <w:bCs/>
                <w:color w:val="000000" w:themeColor="text1"/>
                <w:lang w:eastAsia="zh-CN"/>
              </w:rPr>
              <w:t>.</w:t>
            </w:r>
          </w:p>
        </w:tc>
      </w:tr>
      <w:tr w:rsidR="00641752" w:rsidRPr="00641752" w14:paraId="56D47962" w14:textId="77777777" w:rsidTr="00641752">
        <w:tc>
          <w:tcPr>
            <w:tcW w:w="1385" w:type="dxa"/>
            <w:tcBorders>
              <w:top w:val="single" w:sz="4" w:space="0" w:color="auto"/>
            </w:tcBorders>
          </w:tcPr>
          <w:p w14:paraId="44B8AA3C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21</w:t>
            </w:r>
          </w:p>
        </w:tc>
        <w:tc>
          <w:tcPr>
            <w:tcW w:w="1304" w:type="dxa"/>
            <w:tcBorders>
              <w:top w:val="single" w:sz="4" w:space="0" w:color="auto"/>
            </w:tcBorders>
          </w:tcPr>
          <w:p w14:paraId="7B6793DD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4FA0894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EMT</w:t>
            </w:r>
          </w:p>
        </w:tc>
        <w:tc>
          <w:tcPr>
            <w:tcW w:w="3402" w:type="dxa"/>
            <w:tcBorders>
              <w:top w:val="single" w:sz="4" w:space="0" w:color="auto"/>
            </w:tcBorders>
          </w:tcPr>
          <w:p w14:paraId="5CC0777C" w14:textId="498293D3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Tumor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rowth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etastasis</w:t>
            </w:r>
          </w:p>
        </w:tc>
        <w:tc>
          <w:tcPr>
            <w:tcW w:w="821" w:type="dxa"/>
            <w:tcBorders>
              <w:top w:val="single" w:sz="4" w:space="0" w:color="auto"/>
            </w:tcBorders>
          </w:tcPr>
          <w:p w14:paraId="5EB4BD7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Xu&lt;/Author&gt;&lt;Year&gt;2018&lt;/Year&gt;&lt;RecNum&gt;124&lt;/RecNum&gt;&lt;DisplayText&gt;&lt;style face="superscript"&gt;[89]&lt;/style&gt;&lt;/DisplayText&gt;&lt;record&gt;&lt;rec-number&gt;124&lt;/rec-number&gt;&lt;foreign-keys&gt;&lt;key app="EN" db-id="vspsvf95preteme2sd8vaapf0vexewvpvtf9" timestamp="1621089940"&gt;124&lt;/key&gt;&lt;/foreign-keys&gt;&lt;ref-type name="Journal Article"&gt;17&lt;/ref-type&gt;&lt;contributors&gt;&lt;authors&gt;&lt;author&gt;Xu, G&lt;/author&gt;&lt;author&gt;Meng, L&lt;/author&gt;&lt;author&gt;Yuan, D&lt;/author&gt;&lt;author&gt;Li, K&lt;/author&gt;&lt;author&gt;Zhang, Y&lt;/author&gt;&lt;author&gt;Dang, C&lt;/author&gt;&lt;author&gt;Zhu, K&lt;/author&gt;&lt;/authors&gt;&lt;/contributors&gt;&lt;titles&gt;&lt;title&gt;MEG3/miR</w:instrText>
            </w:r>
            <w:r w:rsidRPr="00641752">
              <w:rPr>
                <w:rFonts w:eastAsia="MS Gothic"/>
                <w:color w:val="000000" w:themeColor="text1"/>
              </w:rPr>
              <w:instrText>‑</w:instrText>
            </w:r>
            <w:r w:rsidRPr="00641752">
              <w:rPr>
                <w:rFonts w:ascii="Book Antiqua" w:hAnsi="Book Antiqua"/>
                <w:color w:val="000000" w:themeColor="text1"/>
              </w:rPr>
              <w:instrText>21 axis affects cell mobility by suppressing epithelial</w:instrText>
            </w:r>
            <w:r w:rsidRPr="00641752">
              <w:rPr>
                <w:rFonts w:eastAsia="MS Gothic"/>
                <w:color w:val="000000" w:themeColor="text1"/>
              </w:rPr>
              <w:instrText>‑</w:instrText>
            </w:r>
            <w:r w:rsidRPr="00641752">
              <w:rPr>
                <w:rFonts w:ascii="Book Antiqua" w:hAnsi="Book Antiqua"/>
                <w:color w:val="000000" w:themeColor="text1"/>
              </w:rPr>
              <w:instrText>mesenchymal transition in gastric cancer&lt;/title&gt;&lt;secondary-title&gt;Oncology reports&lt;/secondary-title&gt;&lt;/titles&gt;&lt;periodical&gt;&lt;full-title&gt;Oncology Reports&lt;/full-title&gt;&lt;abbr-1&gt;Oncol. Rep.&lt;/abbr-1&gt;&lt;abbr-2&gt;Oncol Rep&lt;/abbr-2&gt;&lt;/periodical&gt;&lt;pages&gt;39-48&lt;/pages&gt;&lt;volume&gt;40&lt;/volume&gt;&lt;number&gt;1&lt;/number&gt;&lt;dates&gt;&lt;year&gt;2018&lt;/year&gt;&lt;/dates&gt;&lt;accession-num&gt;29749532&lt;/accession-num&gt;&lt;label&gt;3.417&lt;/label&gt;&lt;urls&gt;&lt;/urls&gt;&lt;electronic-resource-num&gt;10.3892/or.2018.6424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89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32AA76F5" w14:textId="77777777" w:rsidTr="00641752">
        <w:tc>
          <w:tcPr>
            <w:tcW w:w="1385" w:type="dxa"/>
          </w:tcPr>
          <w:p w14:paraId="30417C9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83</w:t>
            </w:r>
          </w:p>
        </w:tc>
        <w:tc>
          <w:tcPr>
            <w:tcW w:w="1304" w:type="dxa"/>
          </w:tcPr>
          <w:p w14:paraId="5B54A9F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5A08E95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VRAG</w:t>
            </w:r>
          </w:p>
        </w:tc>
        <w:tc>
          <w:tcPr>
            <w:tcW w:w="3402" w:type="dxa"/>
          </w:tcPr>
          <w:p w14:paraId="22EC26BD" w14:textId="375029D3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utophagy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poptosis</w:t>
            </w:r>
          </w:p>
        </w:tc>
        <w:tc>
          <w:tcPr>
            <w:tcW w:w="821" w:type="dxa"/>
          </w:tcPr>
          <w:p w14:paraId="5896F7B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Yuan&lt;/Author&gt;&lt;Year&gt;2018&lt;/Year&gt;&lt;RecNum&gt;125&lt;/RecNum&gt;&lt;DisplayText&gt;&lt;style face="superscript"&gt;[90]&lt;/style&gt;&lt;/DisplayText&gt;&lt;record&gt;&lt;rec-number&gt;125&lt;/rec-number&gt;&lt;foreign-keys&gt;&lt;key app="EN" db-id="vspsvf95preteme2sd8vaapf0vexewvpvtf9" timestamp="1621089940"&gt;125&lt;/key&gt;&lt;/foreign-keys&gt;&lt;ref-type name="Journal Article"&gt;17&lt;/ref-type&gt;&lt;contributors&gt;&lt;authors&gt;&lt;author&gt;Yuan, Y&lt;/author&gt;&lt;author&gt;Zhang, Y&lt;/author&gt;&lt;author&gt;Han, L&lt;/author&gt;&lt;author&gt;Sun, S&lt;/author&gt;&lt;author&gt;Shu, Y&lt;/author&gt;&lt;/authors&gt;&lt;/contributors&gt;&lt;titles&gt;&lt;title&gt;miR-183 inhibits autophagy and apoptosis in gastric cancer cells by targeting ultraviolet radiation resistance-associated gene&lt;/title&gt;&lt;secondary-title&gt;International journal of molecular medicine&lt;/secondary-title&gt;&lt;/titles&gt;&lt;periodical&gt;&lt;full-title&gt;International Journal of Molecular Medicine&lt;/full-title&gt;&lt;abbr-1&gt;Int. J. Mol. Med.&lt;/abbr-1&gt;&lt;abbr-2&gt;Int J Mol Med&lt;/abbr-2&gt;&lt;/periodical&gt;&lt;pages&gt;3562-3570&lt;/pages&gt;&lt;volume&gt;42&lt;/volume&gt;&lt;number&gt;6&lt;/number&gt;&lt;dates&gt;&lt;year&gt;2018&lt;/year&gt;&lt;/dates&gt;&lt;accession-num&gt;30221685&lt;/accession-num&gt;&lt;label&gt;3.098&lt;/label&gt;&lt;urls&gt;&lt;/urls&gt;&lt;electronic-resource-num&gt;10.3892/ijmm.2018.3871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90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1FCEB40D" w14:textId="77777777" w:rsidTr="00641752">
        <w:tc>
          <w:tcPr>
            <w:tcW w:w="1385" w:type="dxa"/>
          </w:tcPr>
          <w:p w14:paraId="50A26D6B" w14:textId="78CF3D83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</w:t>
            </w:r>
            <w:r w:rsidR="00DD1038" w:rsidRPr="00641752">
              <w:rPr>
                <w:rFonts w:ascii="Book Antiqua" w:hAnsi="Book Antiqua"/>
                <w:color w:val="000000" w:themeColor="text1"/>
                <w:lang w:eastAsia="zh-CN"/>
              </w:rPr>
              <w:t>765</w:t>
            </w:r>
          </w:p>
        </w:tc>
        <w:tc>
          <w:tcPr>
            <w:tcW w:w="1304" w:type="dxa"/>
          </w:tcPr>
          <w:p w14:paraId="024C889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4D21308B" w14:textId="6B5306B4" w:rsidR="00637872" w:rsidRPr="00641752" w:rsidRDefault="00DD1038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BATF2</w:t>
            </w:r>
          </w:p>
        </w:tc>
        <w:tc>
          <w:tcPr>
            <w:tcW w:w="3402" w:type="dxa"/>
          </w:tcPr>
          <w:p w14:paraId="0D5031F9" w14:textId="1B618646" w:rsidR="00637872" w:rsidRPr="00641752" w:rsidRDefault="00DD1038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hemosensitivity</w:t>
            </w:r>
          </w:p>
        </w:tc>
        <w:tc>
          <w:tcPr>
            <w:tcW w:w="821" w:type="dxa"/>
          </w:tcPr>
          <w:p w14:paraId="5899D008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Xing&lt;/Author&gt;&lt;Year&gt;2021&lt;/Year&gt;&lt;RecNum&gt;123&lt;/RecNum&gt;&lt;DisplayText&gt;&lt;style face="superscript"&gt;[91]&lt;/style&gt;&lt;/DisplayText&gt;&lt;record&gt;&lt;rec-number&gt;123&lt;/rec-number&gt;&lt;foreign-keys&gt;&lt;key app="EN" db-id="vspsvf95preteme2sd8vaapf0vexewvpvtf9" timestamp="1621089940"&gt;123&lt;/key&gt;&lt;/foreign-keys&gt;&lt;ref-type name="Journal Article"&gt;17&lt;/ref-type&gt;&lt;contributors&gt;&lt;authors&gt;&lt;author&gt;Xing, S&lt;/author&gt;&lt;author&gt;Tian, Z&lt;/author&gt;&lt;author&gt;Zheng, W&lt;/author&gt;&lt;author&gt;Yang, W&lt;/author&gt;&lt;author&gt;Du, N&lt;/author&gt;&lt;author&gt;Gu, Y&lt;/author&gt;&lt;author&gt;Yin, J&lt;/author&gt;&lt;author&gt;Liu, H&lt;/author&gt;&lt;author&gt;Jia, X&lt;/author&gt;&lt;author&gt;Huang, D&lt;/author&gt;&lt;author&gt;Liu, W&lt;/author&gt;&lt;author&gt;Deng, M&lt;/author&gt;&lt;/authors&gt;&lt;/contributors&gt;&lt;titles&gt;&lt;title&gt;Hypoxia downregulated miR-4521 suppresses gastric carcinoma progression through regulation of IGF2 and FOXM1&lt;/title&gt;&lt;secondary-title&gt;Molecular cancer&lt;/secondary-title&gt;&lt;/titles&gt;&lt;periodical&gt;&lt;full-title&gt;Molecular Cancer&lt;/full-title&gt;&lt;abbr-1&gt;Mol. Cancer&lt;/abbr-1&gt;&lt;abbr-2&gt;Mol Cancer&lt;/abbr-2&gt;&lt;/periodical&gt;&lt;pages&gt;9&lt;/pages&gt;&lt;volume&gt;20&lt;/volume&gt;&lt;number&gt;1&lt;/number&gt;&lt;dates&gt;&lt;year&gt;2021&lt;/year&gt;&lt;/dates&gt;&lt;accession-num&gt;33407516&lt;/accession-num&gt;&lt;label&gt;15.302&lt;/label&gt;&lt;urls&gt;&lt;/urls&gt;&lt;electronic-resource-num&gt;10.1186/s12943-020-01295-2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91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3E1260D3" w14:textId="77777777" w:rsidTr="00641752">
        <w:tc>
          <w:tcPr>
            <w:tcW w:w="1385" w:type="dxa"/>
          </w:tcPr>
          <w:p w14:paraId="57DE14D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bookmarkStart w:id="19" w:name="OLE_LINK50"/>
            <w:bookmarkStart w:id="20" w:name="OLE_LINK51"/>
            <w:r w:rsidRPr="00641752">
              <w:rPr>
                <w:rFonts w:ascii="Book Antiqua" w:hAnsi="Book Antiqua"/>
                <w:color w:val="000000" w:themeColor="text1"/>
              </w:rPr>
              <w:t>miR-</w:t>
            </w:r>
            <w:bookmarkEnd w:id="19"/>
            <w:bookmarkEnd w:id="20"/>
            <w:r w:rsidRPr="00641752">
              <w:rPr>
                <w:rFonts w:ascii="Book Antiqua" w:hAnsi="Book Antiqua"/>
                <w:color w:val="000000" w:themeColor="text1"/>
              </w:rPr>
              <w:t>155</w:t>
            </w:r>
          </w:p>
        </w:tc>
        <w:tc>
          <w:tcPr>
            <w:tcW w:w="1304" w:type="dxa"/>
          </w:tcPr>
          <w:p w14:paraId="7DD245D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06CDF265" w14:textId="3AF4B0E5" w:rsidR="00637872" w:rsidRPr="00641752" w:rsidRDefault="00891191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TP53INP1</w:t>
            </w:r>
          </w:p>
        </w:tc>
        <w:tc>
          <w:tcPr>
            <w:tcW w:w="3402" w:type="dxa"/>
          </w:tcPr>
          <w:p w14:paraId="25D8C377" w14:textId="4E5FE7DF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B754BB" w:rsidRPr="00641752">
              <w:rPr>
                <w:rFonts w:ascii="Book Antiqua" w:hAnsi="Book Antiqua"/>
                <w:color w:val="000000" w:themeColor="text1"/>
              </w:rPr>
              <w:t>cycle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</w:t>
            </w:r>
          </w:p>
        </w:tc>
        <w:tc>
          <w:tcPr>
            <w:tcW w:w="821" w:type="dxa"/>
          </w:tcPr>
          <w:p w14:paraId="07CF7D9B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Li&lt;/Author&gt;&lt;Year&gt;2020&lt;/Year&gt;&lt;RecNum&gt;118&lt;/RecNum&gt;&lt;DisplayText&gt;&lt;style face="superscript"&gt;[92]&lt;/style&gt;&lt;/DisplayText&gt;&lt;record&gt;&lt;rec-number&gt;118&lt;/rec-number&gt;&lt;foreign-keys&gt;&lt;key app="EN" db-id="vspsvf95preteme2sd8vaapf0vexewvpvtf9" timestamp="1621089940"&gt;118&lt;/key&gt;&lt;/foreign-keys&gt;&lt;ref-type name="Journal Article"&gt;17&lt;/ref-type&gt;&lt;contributors&gt;&lt;authors&gt;&lt;author&gt;Li, Y&lt;/author&gt;&lt;author&gt;Tian, Z&lt;/author&gt;&lt;author&gt;Tan, Y&lt;/author&gt;&lt;author&gt;Lian, G&lt;/author&gt;&lt;author&gt;Chen, S&lt;/author&gt;&lt;author&gt;Chen, S&lt;/author&gt;&lt;author&gt;Li, J&lt;/author&gt;&lt;author&gt;Li, X&lt;/author&gt;&lt;author&gt;Huang, K&lt;/author&gt;&lt;author&gt;Chen, Y&lt;/author&gt;&lt;/authors&gt;&lt;/contributors&gt;&lt;titles&gt;&lt;title&gt;Bmi-1-induced miR-27a and miR-155 promote tumor metastasis and chemoresistance by targeting RKIP in gastric cancer&lt;/title&gt;&lt;secondary-title&gt;Molecular cancer&lt;/secondary-title&gt;&lt;/titles&gt;&lt;periodical&gt;&lt;full-title&gt;Molecular Cancer&lt;/full-title&gt;&lt;abbr-1&gt;Mol. Cancer&lt;/abbr-1&gt;&lt;abbr-2&gt;Mol Cancer&lt;/abbr-2&gt;&lt;/periodical&gt;&lt;pages&gt;109&lt;/pages&gt;&lt;volume&gt;19&lt;/volume&gt;&lt;number&gt;1&lt;/number&gt;&lt;dates&gt;&lt;year&gt;2020&lt;/year&gt;&lt;/dates&gt;&lt;accession-num&gt;32580736&lt;/accession-num&gt;&lt;label&gt;15.302&lt;/label&gt;&lt;urls&gt;&lt;/urls&gt;&lt;electronic-resource-num&gt;10.1186/s12943-020-01229-y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92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54DCDEDE" w14:textId="77777777" w:rsidTr="00641752">
        <w:tc>
          <w:tcPr>
            <w:tcW w:w="1385" w:type="dxa"/>
          </w:tcPr>
          <w:p w14:paraId="62195D5C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30b</w:t>
            </w:r>
          </w:p>
        </w:tc>
        <w:tc>
          <w:tcPr>
            <w:tcW w:w="1304" w:type="dxa"/>
          </w:tcPr>
          <w:p w14:paraId="021F830B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0DF2F0B3" w14:textId="07C09D52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proofErr w:type="spellStart"/>
            <w:r w:rsidRPr="00641752">
              <w:rPr>
                <w:rFonts w:ascii="Book Antiqua" w:hAnsi="Book Antiqua"/>
                <w:color w:val="000000" w:themeColor="text1"/>
              </w:rPr>
              <w:t>NFκB</w:t>
            </w:r>
            <w:proofErr w:type="spellEnd"/>
            <w:r w:rsidRPr="00641752">
              <w:rPr>
                <w:rFonts w:ascii="Book Antiqua" w:hAnsi="Book Antiqua"/>
                <w:color w:val="000000" w:themeColor="text1"/>
              </w:rPr>
              <w:t>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65</w:t>
            </w:r>
          </w:p>
        </w:tc>
        <w:tc>
          <w:tcPr>
            <w:tcW w:w="3402" w:type="dxa"/>
          </w:tcPr>
          <w:p w14:paraId="3C08C33E" w14:textId="54702B8E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umorigenesis</w:t>
            </w:r>
          </w:p>
        </w:tc>
        <w:tc>
          <w:tcPr>
            <w:tcW w:w="821" w:type="dxa"/>
          </w:tcPr>
          <w:p w14:paraId="3737058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Ding&lt;/Author&gt;&lt;Year&gt;2020&lt;/Year&gt;&lt;RecNum&gt;111&lt;/RecNum&gt;&lt;DisplayText&gt;&lt;style face="superscript"&gt;[93]&lt;/style&gt;&lt;/DisplayText&gt;&lt;record&gt;&lt;rec-number&gt;111&lt;/rec-number&gt;&lt;foreign-keys&gt;&lt;key app="EN" db-id="vspsvf95preteme2sd8vaapf0vexewvpvtf9" timestamp="1621089940"&gt;111&lt;/key&gt;&lt;/foreign-keys&gt;&lt;ref-type name="Journal Article"&gt;17&lt;/ref-type&gt;&lt;contributors&gt;&lt;authors&gt;&lt;author&gt;Ding, L&lt;/author&gt;&lt;author&gt;Li, Q&lt;/author&gt;&lt;author&gt;Chakrabarti, J&lt;/author&gt;&lt;author&gt;Munoz, A&lt;/author&gt;&lt;author&gt;Faure-Kumar, E&lt;/author&gt;&lt;author&gt;Ocadiz-Ruiz, R&lt;/author&gt;&lt;author&gt;Razumilava, N&lt;/author&gt;&lt;author&gt;Zhang, G&lt;/author&gt;&lt;author&gt;Hayes, MH&lt;/author&gt;&lt;author&gt;Sontz, RA&lt;/author&gt;&lt;author&gt;Mendoza, ZE&lt;/author&gt;&lt;author&gt;Mahurkar, S&lt;/author&gt;&lt;author&gt;Greenson, JK&lt;/author&gt;&lt;author&gt;Perez-Perez, G&lt;/author&gt;&lt;author&gt;Hanh, NTH&lt;/author&gt;&lt;author&gt;Zavros, Y&lt;/author&gt;&lt;author&gt;Samuelson, LC&lt;/author&gt;&lt;author&gt;Iliopoulos, D&lt;/author&gt;&lt;author&gt;Merchant, JL&lt;/author&gt;&lt;/authors&gt;&lt;/contributors&gt;&lt;titles&gt;&lt;title&gt;MiR130b from Schlafen4 MDSCs stimulates epithelial proliferation and correlates with preneoplastic changes prior to gastric cancer&lt;/title&gt;&lt;secondary-title&gt;Gut&lt;/secondary-title&gt;&lt;/titles&gt;&lt;periodical&gt;&lt;full-title&gt;Gut&lt;/full-title&gt;&lt;abbr-1&gt;Gut&lt;/abbr-1&gt;&lt;abbr-2&gt;Gut&lt;/abbr-2&gt;&lt;/periodical&gt;&lt;pages&gt;1750-1761&lt;/pages&gt;&lt;volume&gt;69&lt;/volume&gt;&lt;number&gt;10&lt;/number&gt;&lt;dates&gt;&lt;year&gt;2020&lt;/year&gt;&lt;/dates&gt;&lt;accession-num&gt;31980446&lt;/accession-num&gt;&lt;label&gt;19.819&lt;/label&gt;&lt;urls&gt;&lt;/urls&gt;&lt;electronic-resource-num&gt;10.1136/gutjnl-2019-318817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93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4CD85C94" w14:textId="77777777" w:rsidTr="00641752">
        <w:tc>
          <w:tcPr>
            <w:tcW w:w="1385" w:type="dxa"/>
          </w:tcPr>
          <w:p w14:paraId="385ED30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92a-1-5p</w:t>
            </w:r>
          </w:p>
        </w:tc>
        <w:tc>
          <w:tcPr>
            <w:tcW w:w="1304" w:type="dxa"/>
          </w:tcPr>
          <w:p w14:paraId="28D267F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2AEC5AC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FOXD1</w:t>
            </w:r>
          </w:p>
        </w:tc>
        <w:tc>
          <w:tcPr>
            <w:tcW w:w="3402" w:type="dxa"/>
          </w:tcPr>
          <w:p w14:paraId="4864816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etaplasia</w:t>
            </w:r>
          </w:p>
        </w:tc>
        <w:tc>
          <w:tcPr>
            <w:tcW w:w="821" w:type="dxa"/>
          </w:tcPr>
          <w:p w14:paraId="52C4395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Li&lt;/Author&gt;&lt;Year&gt;2019&lt;/Year&gt;&lt;RecNum&gt;117&lt;/RecNum&gt;&lt;DisplayText&gt;&lt;style face="superscript"&gt;[94]&lt;/style&gt;&lt;/DisplayText&gt;&lt;record&gt;&lt;rec-number&gt;117&lt;/rec-number&gt;&lt;foreign-keys&gt;&lt;key app="EN" db-id="vspsvf95preteme2sd8vaapf0vexewvpvtf9" timestamp="1621089940"&gt;117&lt;/key&gt;&lt;/foreign-keys&gt;&lt;ref-type name="Journal Article"&gt;17&lt;/ref-type&gt;&lt;contributors&gt;&lt;authors&gt;&lt;author&gt;Li, T&lt;/author&gt;&lt;author&gt;Guo, H&lt;/author&gt;&lt;author&gt;Li, H&lt;/author&gt;&lt;author&gt;Jiang, Y&lt;/author&gt;&lt;author&gt;Zhuang, K&lt;/author&gt;&lt;author&gt;Lei, C&lt;/author&gt;&lt;author&gt;Wu, J&lt;/author&gt;&lt;author&gt;Zhou, H&lt;/author&gt;&lt;author&gt;Zhu, R&lt;/author&gt;&lt;author&gt;Zhao, X&lt;/author&gt;&lt;author&gt;Lu, Y&lt;/author&gt;&lt;author&gt;Shi, C&lt;/author&gt;&lt;author&gt;Nie, Y&lt;/author&gt;&lt;author&gt;Wu, K&lt;/author&gt;&lt;author&gt;Yuan, Z&lt;/author&gt;&lt;author&gt;Fan, DM&lt;/author&gt;&lt;author&gt;Shi, Y&lt;/author&gt;&lt;/authors&gt;&lt;/contributors&gt;&lt;titles&gt;&lt;title&gt;MicroRNA-92a-1-5p increases CDX2 by targeting FOXD1 in bile acids-induced gastric intestinal metaplasia&lt;/title&gt;&lt;secondary-title&gt;Gut&lt;/secondary-title&gt;&lt;/titles&gt;&lt;periodical&gt;&lt;full-title&gt;Gut&lt;/full-title&gt;&lt;abbr-1&gt;Gut&lt;/abbr-1&gt;&lt;abbr-2&gt;Gut&lt;/abbr-2&gt;&lt;/periodical&gt;&lt;pages&gt;1751-1763&lt;/pages&gt;&lt;volume&gt;68&lt;/volume&gt;&lt;number&gt;10&lt;/number&gt;&lt;dates&gt;&lt;year&gt;2019&lt;/year&gt;&lt;/dates&gt;&lt;accession-num&gt;30635407&lt;/accession-num&gt;&lt;label&gt;19.819&lt;/label&gt;&lt;urls&gt;&lt;/urls&gt;&lt;electronic-resource-num&gt;10.1136/gutjnl-2017-315318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94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0E4CCFF8" w14:textId="77777777" w:rsidTr="00641752">
        <w:tc>
          <w:tcPr>
            <w:tcW w:w="1385" w:type="dxa"/>
          </w:tcPr>
          <w:p w14:paraId="2364666B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35b</w:t>
            </w:r>
          </w:p>
        </w:tc>
        <w:tc>
          <w:tcPr>
            <w:tcW w:w="1304" w:type="dxa"/>
          </w:tcPr>
          <w:p w14:paraId="5DB9E9B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4048F3D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FOXN3/RECK</w:t>
            </w:r>
          </w:p>
        </w:tc>
        <w:tc>
          <w:tcPr>
            <w:tcW w:w="3402" w:type="dxa"/>
          </w:tcPr>
          <w:p w14:paraId="49BE71F1" w14:textId="700D42DC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SC-lik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perties</w:t>
            </w:r>
          </w:p>
        </w:tc>
        <w:tc>
          <w:tcPr>
            <w:tcW w:w="821" w:type="dxa"/>
          </w:tcPr>
          <w:p w14:paraId="2A25FC4D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Han&lt;/Author&gt;&lt;Year&gt;2019&lt;/Year&gt;&lt;RecNum&gt;115&lt;/RecNum&gt;&lt;DisplayText&gt;&lt;style face="superscript"&gt;[95]&lt;/style&gt;&lt;/DisplayText&gt;&lt;record&gt;&lt;rec-number&gt;115&lt;/rec-number&gt;&lt;foreign-keys&gt;&lt;key app="EN" db-id="vspsvf95preteme2sd8vaapf0vexewvpvtf9" timestamp="1621089940"&gt;115&lt;/key&gt;&lt;/foreign-keys&gt;&lt;ref-type name="Journal Article"&gt;17&lt;/ref-type&gt;&lt;contributors&gt;&lt;authors&gt;&lt;author&gt;Han, TS&lt;/author&gt;&lt;author&gt;Voon, DC&lt;/author&gt;&lt;author&gt;Oshima, H&lt;/author&gt;&lt;author&gt;Nakayama, M&lt;/author&gt;&lt;author&gt;Echizen, K&lt;/author&gt;&lt;author&gt;Sakai, E&lt;/author&gt;&lt;author&gt;Yong, ZWE&lt;/author&gt;&lt;author&gt;Murakami, K&lt;/author&gt;&lt;author&gt;Yu, L&lt;/author&gt;&lt;author&gt;Minamoto, T&lt;/author&gt;&lt;author&gt;Ock, CY&lt;/author&gt;&lt;author&gt;Jenkins, BJ&lt;/author&gt;&lt;author&gt;Kim, SJ&lt;/author&gt;&lt;author&gt;Yang, HK&lt;/author&gt;&lt;author&gt;Oshima, M&lt;/author&gt;&lt;/authors&gt;&lt;/contributors&gt;&lt;titles&gt;&lt;title&gt;Interleukin 1 Up-regulates MicroRNA 135b to Promote Inflammation-Associated Gastric Carcinogenesis in Mice&lt;/title&gt;&lt;secondary-title&gt;Gastroenterology&lt;/secondary-title&gt;&lt;/titles&gt;&lt;periodical&gt;&lt;full-title&gt;Gastroenterology&lt;/full-title&gt;&lt;abbr-1&gt;Gastroenterology&lt;/abbr-1&gt;&lt;abbr-2&gt;Gastroenterology&lt;/abbr-2&gt;&lt;/periodical&gt;&lt;pages&gt;1140-1155.e4&lt;/pages&gt;&lt;volume&gt;156&lt;/volume&gt;&lt;number&gt;4&lt;/number&gt;&lt;dates&gt;&lt;year&gt;2019&lt;/year&gt;&lt;/dates&gt;&lt;accession-num&gt;30508510&lt;/accession-num&gt;&lt;label&gt;17.373&lt;/label&gt;&lt;urls&gt;&lt;/urls&gt;&lt;electronic-resource-num&gt;10.1053/j.gastro.2018.11.059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95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15CC71EB" w14:textId="77777777" w:rsidTr="00641752">
        <w:tc>
          <w:tcPr>
            <w:tcW w:w="1385" w:type="dxa"/>
          </w:tcPr>
          <w:p w14:paraId="33D32733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81a-5p</w:t>
            </w:r>
          </w:p>
        </w:tc>
        <w:tc>
          <w:tcPr>
            <w:tcW w:w="1304" w:type="dxa"/>
          </w:tcPr>
          <w:p w14:paraId="46939BA8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27C7447D" w14:textId="155A54BE" w:rsidR="00637872" w:rsidRPr="00641752" w:rsidRDefault="00255573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AKT3</w:t>
            </w:r>
          </w:p>
        </w:tc>
        <w:tc>
          <w:tcPr>
            <w:tcW w:w="3402" w:type="dxa"/>
          </w:tcPr>
          <w:p w14:paraId="229B3BB0" w14:textId="0FC08543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255573" w:rsidRPr="00641752">
              <w:rPr>
                <w:rFonts w:ascii="Book Antiqua" w:hAnsi="Book Antiqua"/>
                <w:color w:val="000000" w:themeColor="text1"/>
                <w:lang w:eastAsia="zh-CN"/>
              </w:rPr>
              <w:t>apoptosis</w:t>
            </w:r>
            <w:r w:rsidRPr="00641752">
              <w:rPr>
                <w:rFonts w:ascii="Book Antiqua" w:hAnsi="Book Antiqua"/>
                <w:color w:val="000000" w:themeColor="text1"/>
              </w:rPr>
              <w:t>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umor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rowth</w:t>
            </w:r>
          </w:p>
        </w:tc>
        <w:tc>
          <w:tcPr>
            <w:tcW w:w="821" w:type="dxa"/>
          </w:tcPr>
          <w:p w14:paraId="384DA55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Liu&lt;/Author&gt;&lt;Year&gt;2017&lt;/Year&gt;&lt;RecNum&gt;119&lt;/RecNum&gt;&lt;DisplayText&gt;&lt;style face="superscript"&gt;[96]&lt;/style&gt;&lt;/DisplayText&gt;&lt;record&gt;&lt;rec-number&gt;119&lt;/rec-number&gt;&lt;foreign-keys&gt;&lt;key app="EN" db-id="vspsvf95preteme2sd8vaapf0vexewvpvtf9" timestamp="1621089940"&gt;119&lt;/key&gt;&lt;/foreign-keys&gt;&lt;ref-type name="Journal Article"&gt;17&lt;/ref-type&gt;&lt;contributors&gt;&lt;authors&gt;&lt;author&gt;Liu, Z&lt;/author&gt;&lt;author&gt;Sun, F&lt;/author&gt;&lt;author&gt;Hong, Y&lt;/author&gt;&lt;author&gt;Liu, Y&lt;/author&gt;&lt;author&gt;Fen, M&lt;/author&gt;&lt;author&gt;Yin, K&lt;/author&gt;&lt;author&gt;Ge, X&lt;/author&gt;&lt;author&gt;Wang, F&lt;/author&gt;&lt;author&gt;Chen, X&lt;/author&gt;&lt;author&gt;Guan, W&lt;/author&gt;&lt;/authors&gt;&lt;/contributors&gt;&lt;titles&gt;&lt;title&gt;MEG2 is regulated by miR-181a-5p and functions as a tumour suppressor gene to suppress the proliferation and migration of gastric cancer cells&lt;/title&gt;&lt;secondary-title&gt;Molecular cancer&lt;/secondary-title&gt;&lt;/titles&gt;&lt;periodical&gt;&lt;full-title&gt;Molecular Cancer&lt;/full-title&gt;&lt;abbr-1&gt;Mol. Cancer&lt;/abbr-1&gt;&lt;abbr-2&gt;Mol Cancer&lt;/abbr-2&gt;&lt;/periodical&gt;&lt;pages&gt;133&lt;/pages&gt;&lt;volume&gt;16&lt;/volume&gt;&lt;number&gt;1&lt;/number&gt;&lt;dates&gt;&lt;year&gt;2017&lt;/year&gt;&lt;/dates&gt;&lt;accession-num&gt;28747184&lt;/accession-num&gt;&lt;label&gt;15.302&lt;/label&gt;&lt;urls&gt;&lt;/urls&gt;&lt;electronic-resource-num&gt;10.1186/s12943-017-0695-7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96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2359C629" w14:textId="77777777" w:rsidTr="00641752">
        <w:tc>
          <w:tcPr>
            <w:tcW w:w="1385" w:type="dxa"/>
          </w:tcPr>
          <w:p w14:paraId="5F3AF52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224</w:t>
            </w:r>
          </w:p>
        </w:tc>
        <w:tc>
          <w:tcPr>
            <w:tcW w:w="1304" w:type="dxa"/>
          </w:tcPr>
          <w:p w14:paraId="73DB9628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4A1C7730" w14:textId="021A0838" w:rsidR="00637872" w:rsidRPr="00641752" w:rsidRDefault="00255573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zh-CN"/>
              </w:rPr>
            </w:pPr>
            <w:r w:rsidRPr="00641752">
              <w:rPr>
                <w:rFonts w:ascii="Book Antiqua" w:hAnsi="Book Antiqua"/>
                <w:color w:val="000000" w:themeColor="text1"/>
                <w:lang w:eastAsia="zh-CN"/>
              </w:rPr>
              <w:t>PAK4</w:t>
            </w:r>
          </w:p>
        </w:tc>
        <w:tc>
          <w:tcPr>
            <w:tcW w:w="3402" w:type="dxa"/>
          </w:tcPr>
          <w:p w14:paraId="4115539D" w14:textId="3FC9965B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</w:p>
        </w:tc>
        <w:tc>
          <w:tcPr>
            <w:tcW w:w="821" w:type="dxa"/>
          </w:tcPr>
          <w:p w14:paraId="6A358C7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He&lt;/Author&gt;&lt;Year&gt;2017&lt;/Year&gt;&lt;RecNum&gt;116&lt;/RecNum&gt;&lt;DisplayText&gt;&lt;style face="superscript"&gt;[97]&lt;/style&gt;&lt;/DisplayText&gt;&lt;record&gt;&lt;rec-number&gt;116&lt;/rec-number&gt;&lt;foreign-keys&gt;&lt;key app="EN" db-id="vspsvf95preteme2sd8vaapf0vexewvpvtf9" timestamp="1621089940"&gt;116&lt;/key&gt;&lt;/foreign-keys&gt;&lt;ref-type name="Journal Article"&gt;17&lt;/ref-type&gt;&lt;contributors&gt;&lt;authors&gt;&lt;author&gt;He, C&lt;/author&gt;&lt;author&gt;Wang, L&lt;/author&gt;&lt;author&gt;Zhang, J&lt;/author&gt;&lt;author&gt;Xu, H&lt;/author&gt;&lt;/authors&gt;&lt;/contributors&gt;&lt;titles&gt;&lt;title&gt;Hypoxia-inducible microRNA-224 promotes the cell growth, migration and invasion by directly targeting RASSF8 in gastric cancer&lt;/title&gt;&lt;secondary-title&gt;Molecular cancer&lt;/secondary-title&gt;&lt;/titles&gt;&lt;periodical&gt;&lt;full-title&gt;Molecular Cancer&lt;/full-title&gt;&lt;abbr-1&gt;Mol. Cancer&lt;/abbr-1&gt;&lt;abbr-2&gt;Mol Cancer&lt;/abbr-2&gt;&lt;/periodical&gt;&lt;pages&gt;35&lt;/pages&gt;&lt;volume&gt;16&lt;/volume&gt;&lt;number&gt;1&lt;/number&gt;&lt;dates&gt;&lt;year&gt;2017&lt;/year&gt;&lt;/dates&gt;&lt;accession-num&gt;28173803&lt;/accession-num&gt;&lt;label&gt;15.302&lt;/label&gt;&lt;urls&gt;&lt;/urls&gt;&lt;electronic-resource-num&gt;10.1186/s12943-017-0603-1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97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4B711F76" w14:textId="77777777" w:rsidTr="00641752">
        <w:tc>
          <w:tcPr>
            <w:tcW w:w="1385" w:type="dxa"/>
          </w:tcPr>
          <w:p w14:paraId="4613D71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let-7i</w:t>
            </w:r>
          </w:p>
        </w:tc>
        <w:tc>
          <w:tcPr>
            <w:tcW w:w="1304" w:type="dxa"/>
          </w:tcPr>
          <w:p w14:paraId="022EFF5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1701" w:type="dxa"/>
          </w:tcPr>
          <w:p w14:paraId="6006AE1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OL1A1</w:t>
            </w:r>
          </w:p>
        </w:tc>
        <w:tc>
          <w:tcPr>
            <w:tcW w:w="3402" w:type="dxa"/>
          </w:tcPr>
          <w:p w14:paraId="7B5130AC" w14:textId="4661BB62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etastasis</w:t>
            </w:r>
          </w:p>
        </w:tc>
        <w:tc>
          <w:tcPr>
            <w:tcW w:w="821" w:type="dxa"/>
          </w:tcPr>
          <w:p w14:paraId="74C52D8B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Shi&lt;/Author&gt;&lt;Year&gt;2019&lt;/Year&gt;&lt;RecNum&gt;120&lt;/RecNum&gt;&lt;DisplayText&gt;&lt;style face="superscript"&gt;[98]&lt;/style&gt;&lt;/DisplayText&gt;&lt;record&gt;&lt;rec-number&gt;120&lt;/rec-number&gt;&lt;foreign-keys&gt;&lt;key app="EN" db-id="vspsvf95preteme2sd8vaapf0vexewvpvtf9" timestamp="1621089940"&gt;120&lt;/key&gt;&lt;/foreign-keys&gt;&lt;ref-type name="Journal Article"&gt;17&lt;/ref-type&gt;&lt;contributors&gt;&lt;authors&gt;&lt;author&gt;Shi, Y&lt;/author&gt;&lt;author&gt;Duan, Z&lt;/author&gt;&lt;author&gt;Zhang, X&lt;/author&gt;&lt;author&gt;Zhang, X&lt;/author&gt;&lt;author&gt;Wang, G&lt;/author&gt;&lt;author&gt;Li, F&lt;/author&gt;&lt;/authors&gt;&lt;/contributors&gt;&lt;titles&gt;&lt;title&gt;Down-regulation of the let-7i facilitates gastric cancer invasion and metastasis by targeting COL1A1&lt;/title&gt;&lt;secondary-title&gt;Protein &amp;amp; cell&lt;/secondary-title&gt;&lt;/titles&gt;&lt;pages&gt;143-148&lt;/pages&gt;&lt;volume&gt;10&lt;/volume&gt;&lt;number&gt;2&lt;/number&gt;&lt;dates&gt;&lt;year&gt;2019&lt;/year&gt;&lt;/dates&gt;&lt;accession-num&gt;29858755&lt;/accession-num&gt;&lt;label&gt;10.164&lt;/label&gt;&lt;urls&gt;&lt;/urls&gt;&lt;electronic-resource-num&gt;10.1007/s13238-018-0550-7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98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50009449" w14:textId="77777777" w:rsidTr="00641752">
        <w:tc>
          <w:tcPr>
            <w:tcW w:w="1385" w:type="dxa"/>
          </w:tcPr>
          <w:p w14:paraId="4DD0D658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bookmarkStart w:id="21" w:name="OLE_LINK54"/>
            <w:bookmarkStart w:id="22" w:name="OLE_LINK55"/>
            <w:r w:rsidRPr="00641752">
              <w:rPr>
                <w:rFonts w:ascii="Book Antiqua" w:hAnsi="Book Antiqua"/>
                <w:color w:val="000000" w:themeColor="text1"/>
              </w:rPr>
              <w:t>miR-146a</w:t>
            </w:r>
            <w:bookmarkEnd w:id="21"/>
            <w:bookmarkEnd w:id="22"/>
          </w:p>
        </w:tc>
        <w:tc>
          <w:tcPr>
            <w:tcW w:w="1304" w:type="dxa"/>
          </w:tcPr>
          <w:p w14:paraId="5FBBDE0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1701" w:type="dxa"/>
          </w:tcPr>
          <w:p w14:paraId="4542DB7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-</w:t>
            </w:r>
          </w:p>
        </w:tc>
        <w:tc>
          <w:tcPr>
            <w:tcW w:w="3402" w:type="dxa"/>
          </w:tcPr>
          <w:p w14:paraId="30EA1AEE" w14:textId="78C0DE69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</w:t>
            </w:r>
          </w:p>
        </w:tc>
        <w:tc>
          <w:tcPr>
            <w:tcW w:w="821" w:type="dxa"/>
          </w:tcPr>
          <w:p w14:paraId="2017E6D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Shomali&lt;/Author&gt;&lt;Year&gt;2019&lt;/Year&gt;&lt;RecNum&gt;121&lt;/RecNum&gt;&lt;DisplayText&gt;&lt;style face="superscript"&gt;[99]&lt;/style&gt;&lt;/DisplayText&gt;&lt;record&gt;&lt;rec-number&gt;121&lt;/rec-number&gt;&lt;foreign-keys&gt;&lt;key app="EN" db-id="vspsvf95preteme2sd8vaapf0vexewvpvtf9" timestamp="1621089940"&gt;121&lt;/key&gt;&lt;/foreign-keys&gt;&lt;ref-type name="Journal Article"&gt;17&lt;/ref-type&gt;&lt;contributors&gt;&lt;authors&gt;&lt;author&gt;Shomali, N&lt;/author&gt;&lt;author&gt;Shirafkan, N&lt;/author&gt;&lt;author&gt;Duijf, PHG&lt;/author&gt;&lt;author&gt;Ghasabi, M&lt;/author&gt;&lt;author&gt;Babaloo, Z&lt;/author&gt;&lt;author&gt;Yousefi, M&lt;/author&gt;&lt;author&gt;Mansoori, B&lt;/author&gt;&lt;author&gt;Asadi, M&lt;/author&gt;&lt;author&gt;Shanehbandi, D&lt;/author&gt;&lt;author&gt;Baghbani, E&lt;/author&gt;&lt;author&gt;Mohammadi, A&lt;/author&gt;&lt;author&gt;Baradaran, B&lt;/author&gt;&lt;/authors&gt;&lt;/contributors&gt;&lt;titles&gt;&lt;title&gt;Downregulation of miR-146a promotes cell migration in Helicobacter pylori-negative gastric cancer&lt;/title&gt;&lt;secondary-title&gt;Journal of cellular biochemistry&lt;/secondary-title&gt;&lt;/titles&gt;&lt;periodical&gt;&lt;full-title&gt;Journal of Cellular Biochemistry&lt;/full-title&gt;&lt;abbr-1&gt;J. Cell. Biochem.&lt;/abbr-1&gt;&lt;abbr-2&gt;J Cell Biochem&lt;/abbr-2&gt;&lt;/periodical&gt;&lt;pages&gt;9495-9505&lt;/pages&gt;&lt;volume&gt;120&lt;/volume&gt;&lt;number&gt;6&lt;/number&gt;&lt;dates&gt;&lt;year&gt;2019&lt;/year&gt;&lt;/dates&gt;&lt;accession-num&gt;30537266&lt;/accession-num&gt;&lt;label&gt;4.237&lt;/label&gt;&lt;urls&gt;&lt;/urls&gt;&lt;electronic-resource-num&gt;10.1002/jcb.28225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99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0524AEEA" w14:textId="77777777" w:rsidTr="00641752">
        <w:tc>
          <w:tcPr>
            <w:tcW w:w="1385" w:type="dxa"/>
          </w:tcPr>
          <w:p w14:paraId="76DF04A9" w14:textId="40838C07" w:rsidR="002D53B0" w:rsidRPr="00641752" w:rsidRDefault="002D53B0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  <w:lang w:eastAsia="zh-CN"/>
              </w:rPr>
              <w:t>Mi</w:t>
            </w:r>
            <w:r w:rsidRPr="00641752">
              <w:rPr>
                <w:rFonts w:ascii="Book Antiqua" w:hAnsi="Book Antiqua"/>
                <w:color w:val="000000" w:themeColor="text1"/>
              </w:rPr>
              <w:t>R-12129</w:t>
            </w:r>
          </w:p>
        </w:tc>
        <w:tc>
          <w:tcPr>
            <w:tcW w:w="1304" w:type="dxa"/>
          </w:tcPr>
          <w:p w14:paraId="64C2C51F" w14:textId="3CF51C50" w:rsidR="002D53B0" w:rsidRPr="00641752" w:rsidRDefault="002D53B0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zh-CN"/>
              </w:rPr>
            </w:pPr>
            <w:r w:rsidRPr="00641752">
              <w:rPr>
                <w:rFonts w:ascii="Book Antiqua" w:hAnsi="Book Antiqua"/>
                <w:color w:val="000000" w:themeColor="text1"/>
                <w:lang w:eastAsia="zh-CN"/>
              </w:rPr>
              <w:t>Down</w:t>
            </w:r>
          </w:p>
        </w:tc>
        <w:tc>
          <w:tcPr>
            <w:tcW w:w="1701" w:type="dxa"/>
          </w:tcPr>
          <w:p w14:paraId="1F112EAC" w14:textId="77948121" w:rsidR="002D53B0" w:rsidRPr="00641752" w:rsidRDefault="002D53B0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lang w:eastAsia="zh-CN"/>
              </w:rPr>
            </w:pPr>
            <w:r w:rsidRPr="00641752">
              <w:rPr>
                <w:rFonts w:ascii="Book Antiqua" w:hAnsi="Book Antiqua"/>
                <w:color w:val="000000" w:themeColor="text1"/>
                <w:lang w:eastAsia="zh-CN"/>
              </w:rPr>
              <w:t>SIRT1</w:t>
            </w:r>
          </w:p>
        </w:tc>
        <w:tc>
          <w:tcPr>
            <w:tcW w:w="3402" w:type="dxa"/>
          </w:tcPr>
          <w:p w14:paraId="71385259" w14:textId="35C55BA0" w:rsidR="002D53B0" w:rsidRPr="00641752" w:rsidRDefault="00DD1038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ycle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</w:t>
            </w:r>
          </w:p>
        </w:tc>
        <w:tc>
          <w:tcPr>
            <w:tcW w:w="821" w:type="dxa"/>
          </w:tcPr>
          <w:p w14:paraId="18BC26AE" w14:textId="33717770" w:rsidR="002D53B0" w:rsidRPr="00641752" w:rsidRDefault="00DD1038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Feng&lt;/Author&gt;&lt;Year&gt;2017&lt;/Year&gt;&lt;RecNum&gt;114&lt;/RecNum&gt;&lt;DisplayText&gt;&lt;style face="superscript"&gt;[101]&lt;/style&gt;&lt;/DisplayText&gt;&lt;record&gt;&lt;rec-number&gt;114&lt;/rec-number&gt;&lt;foreign-keys&gt;&lt;key app="EN" db-id="vspsvf95preteme2sd8vaapf0vexewvpvtf9" timestamp="1621089940"&gt;114&lt;/key&gt;&lt;/foreign-keys&gt;&lt;ref-type name="Journal Article"&gt;17&lt;/ref-type&gt;&lt;contributors&gt;&lt;authors&gt;&lt;author&gt;Feng, Q&lt;/author&gt;&lt;author&gt;Wu, X&lt;/author&gt;&lt;author&gt;Li, F&lt;/author&gt;&lt;author&gt;Ning, B&lt;/author&gt;&lt;author&gt;Lu, X&lt;/author&gt;&lt;author&gt;Zhang, Y&lt;/author&gt;&lt;author&gt;Pan, Y&lt;/author&gt;&lt;author&gt;Guan, W&lt;/author&gt;&lt;/authors&gt;&lt;/contributors&gt;&lt;titles&gt;&lt;title&gt;miR-27b inhibits gastric cancer metastasis by targeting NR2F2&lt;/title&gt;&lt;secondary-title&gt;Protein &amp;amp; cell&lt;/secondary-title&gt;&lt;/titles&gt;&lt;pages&gt;114-122&lt;/pages&gt;&lt;volume&gt;8&lt;/volume&gt;&lt;number&gt;2&lt;/number&gt;&lt;dates&gt;&lt;year&gt;2017&lt;/year&gt;&lt;/dates&gt;&lt;accession-num&gt;27844448&lt;/accession-num&gt;&lt;label&gt;10.164&lt;/label&gt;&lt;urls&gt;&lt;/urls&gt;&lt;electronic-resource-num&gt;10.1007/s13238-016-0340-z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0</w:t>
            </w:r>
            <w:r w:rsidRPr="00641752">
              <w:rPr>
                <w:rFonts w:ascii="Book Antiqua" w:hAnsi="Book Antiqua"/>
                <w:noProof/>
                <w:color w:val="000000" w:themeColor="text1"/>
                <w:lang w:eastAsia="zh-CN"/>
              </w:rPr>
              <w:t>0</w:t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2DBA780F" w14:textId="77777777" w:rsidTr="00641752">
        <w:tc>
          <w:tcPr>
            <w:tcW w:w="1385" w:type="dxa"/>
          </w:tcPr>
          <w:p w14:paraId="2DF1B880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27b</w:t>
            </w:r>
          </w:p>
        </w:tc>
        <w:tc>
          <w:tcPr>
            <w:tcW w:w="1304" w:type="dxa"/>
          </w:tcPr>
          <w:p w14:paraId="2D3FC66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1701" w:type="dxa"/>
          </w:tcPr>
          <w:p w14:paraId="02ABA80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NR2F2</w:t>
            </w:r>
          </w:p>
        </w:tc>
        <w:tc>
          <w:tcPr>
            <w:tcW w:w="3402" w:type="dxa"/>
          </w:tcPr>
          <w:p w14:paraId="0E59CE04" w14:textId="38B1CAB9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umor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rowth</w:t>
            </w:r>
          </w:p>
        </w:tc>
        <w:tc>
          <w:tcPr>
            <w:tcW w:w="821" w:type="dxa"/>
          </w:tcPr>
          <w:p w14:paraId="26412F25" w14:textId="669459FE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Feng&lt;/Author&gt;&lt;Year&gt;2017&lt;/Year&gt;&lt;RecNum&gt;114&lt;/RecNum&gt;&lt;DisplayText&gt;&lt;style face="superscript"&gt;[101]&lt;/style&gt;&lt;/DisplayText&gt;&lt;record&gt;&lt;rec-number&gt;114&lt;/rec-number&gt;&lt;foreign-keys&gt;&lt;key app="EN" db-id="vspsvf95preteme2sd8vaapf0vexewvpvtf9" timestamp="1621089940"&gt;114&lt;/key&gt;&lt;/foreign-keys&gt;&lt;ref-type name="Journal Article"&gt;17&lt;/ref-type&gt;&lt;contributors&gt;&lt;authors&gt;&lt;author&gt;Feng, Q&lt;/author&gt;&lt;author&gt;Wu, X&lt;/author&gt;&lt;author&gt;Li, F&lt;/author&gt;&lt;author&gt;Ning, B&lt;/author&gt;&lt;author&gt;Lu, X&lt;/author&gt;&lt;author&gt;Zhang, Y&lt;/author&gt;&lt;author&gt;Pan, Y&lt;/author&gt;&lt;author&gt;Guan, W&lt;/author&gt;&lt;/authors&gt;&lt;/contributors&gt;&lt;titles&gt;&lt;title&gt;miR-27b inhibits gastric cancer metastasis by targeting NR2F2&lt;/title&gt;&lt;secondary-title&gt;Protein &amp;amp; cell&lt;/secondary-title&gt;&lt;/titles&gt;&lt;pages&gt;114-122&lt;/pages&gt;&lt;volume&gt;8&lt;/volume&gt;&lt;number&gt;2&lt;/number&gt;&lt;dates&gt;&lt;year&gt;2017&lt;/year&gt;&lt;/dates&gt;&lt;accession-num&gt;27844448&lt;/accession-num&gt;&lt;label&gt;10.164&lt;/label&gt;&lt;urls&gt;&lt;/urls&gt;&lt;electronic-resource-num&gt;10.1007/s13238-016-0340-z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0</w:t>
            </w:r>
            <w:r w:rsidR="002D53B0" w:rsidRPr="00641752">
              <w:rPr>
                <w:rFonts w:ascii="Book Antiqua" w:hAnsi="Book Antiqua"/>
                <w:noProof/>
                <w:color w:val="000000" w:themeColor="text1"/>
              </w:rPr>
              <w:t>1</w:t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10ED06D1" w14:textId="77777777" w:rsidTr="00641752">
        <w:tc>
          <w:tcPr>
            <w:tcW w:w="1385" w:type="dxa"/>
          </w:tcPr>
          <w:p w14:paraId="659C943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bookmarkStart w:id="23" w:name="_Hlk67094697"/>
            <w:r w:rsidRPr="00641752">
              <w:rPr>
                <w:rFonts w:ascii="Book Antiqua" w:hAnsi="Book Antiqua"/>
                <w:color w:val="000000" w:themeColor="text1"/>
              </w:rPr>
              <w:t>miR-140-5p</w:t>
            </w:r>
          </w:p>
        </w:tc>
        <w:tc>
          <w:tcPr>
            <w:tcW w:w="1304" w:type="dxa"/>
          </w:tcPr>
          <w:p w14:paraId="42EEE7BC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1701" w:type="dxa"/>
          </w:tcPr>
          <w:p w14:paraId="623CE465" w14:textId="6AAC1D08" w:rsidR="00637872" w:rsidRPr="00641752" w:rsidRDefault="00AB743C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NOTCH1</w:t>
            </w:r>
          </w:p>
        </w:tc>
        <w:tc>
          <w:tcPr>
            <w:tcW w:w="3402" w:type="dxa"/>
          </w:tcPr>
          <w:p w14:paraId="5512F35F" w14:textId="45C7AA95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AB743C" w:rsidRPr="00641752">
              <w:rPr>
                <w:rFonts w:ascii="Book Antiqua" w:hAnsi="Book Antiqua"/>
                <w:color w:val="000000" w:themeColor="text1"/>
                <w:lang w:eastAsia="zh-CN"/>
              </w:rPr>
              <w:t>apoptosis</w:t>
            </w:r>
          </w:p>
        </w:tc>
        <w:tc>
          <w:tcPr>
            <w:tcW w:w="821" w:type="dxa"/>
          </w:tcPr>
          <w:p w14:paraId="530F66F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Fang&lt;/Author&gt;&lt;Year&gt;2017&lt;/Year&gt;&lt;RecNum&gt;113&lt;/RecNum&gt;&lt;DisplayText&gt;&lt;style face="superscript"&gt;[102]&lt;/style&gt;&lt;/DisplayText&gt;&lt;record&gt;&lt;rec-number&gt;113&lt;/rec-number&gt;&lt;foreign-keys&gt;&lt;key app="EN" db-id="vspsvf95preteme2sd8vaapf0vexewvpvtf9" timestamp="1621089940"&gt;113&lt;/key&gt;&lt;/foreign-keys&gt;&lt;ref-type name="Journal Article"&gt;17&lt;/ref-type&gt;&lt;contributors&gt;&lt;authors&gt;&lt;author&gt;Fang, Z&lt;/author&gt;&lt;author&gt;Yin, S&lt;/author&gt;&lt;author&gt;Sun, R&lt;/author&gt;&lt;author&gt;Zhang, S&lt;/author&gt;&lt;author&gt;Fu, M&lt;/author&gt;&lt;author&gt;Wu, Y&lt;/author&gt;&lt;author&gt;Zhang, T&lt;/author&gt;&lt;author&gt;Khaliq, J&lt;/author&gt;&lt;author&gt;Li, Y&lt;/author&gt;&lt;/authors&gt;&lt;/contributors&gt;&lt;titles&gt;&lt;title&gt;miR-140-5p suppresses the proliferation, migration and invasion of gastric cancer by regulating YES1&lt;/title&gt;&lt;secondary-title&gt;Molecular cancer&lt;/secondary-title&gt;&lt;/titles&gt;&lt;periodical&gt;&lt;full-title&gt;Molecular Cancer&lt;/full-title&gt;&lt;abbr-1&gt;Mol. Cancer&lt;/abbr-1&gt;&lt;abbr-2&gt;Mol Cancer&lt;/abbr-2&gt;&lt;/periodical&gt;&lt;pages&gt;139&lt;/pages&gt;&lt;volume&gt;16&lt;/volume&gt;&lt;number&gt;1&lt;/number&gt;&lt;dates&gt;&lt;year&gt;2017&lt;/year&gt;&lt;/dates&gt;&lt;accession-num&gt;28818100&lt;/accession-num&gt;&lt;label&gt;15.302&lt;/label&gt;&lt;urls&gt;&lt;/urls&gt;&lt;electronic-resource-num&gt;10.1186/s12943-017-0708-6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02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06D811F3" w14:textId="77777777" w:rsidTr="00641752">
        <w:tc>
          <w:tcPr>
            <w:tcW w:w="1385" w:type="dxa"/>
          </w:tcPr>
          <w:p w14:paraId="702B3C8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34a</w:t>
            </w:r>
          </w:p>
        </w:tc>
        <w:tc>
          <w:tcPr>
            <w:tcW w:w="1304" w:type="dxa"/>
          </w:tcPr>
          <w:p w14:paraId="45BE7850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1701" w:type="dxa"/>
          </w:tcPr>
          <w:p w14:paraId="371A6A68" w14:textId="6C81222B" w:rsidR="00637872" w:rsidRPr="00641752" w:rsidRDefault="009C20A4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S</w:t>
            </w:r>
            <w:r w:rsidRPr="00641752">
              <w:rPr>
                <w:rFonts w:ascii="Book Antiqua" w:hAnsi="Book Antiqua"/>
                <w:color w:val="000000" w:themeColor="text1"/>
                <w:lang w:eastAsia="zh-CN"/>
              </w:rPr>
              <w:t>nail</w:t>
            </w:r>
          </w:p>
        </w:tc>
        <w:tc>
          <w:tcPr>
            <w:tcW w:w="3402" w:type="dxa"/>
          </w:tcPr>
          <w:p w14:paraId="0B70ED5A" w14:textId="6E57FAE4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</w:t>
            </w:r>
          </w:p>
        </w:tc>
        <w:tc>
          <w:tcPr>
            <w:tcW w:w="821" w:type="dxa"/>
          </w:tcPr>
          <w:p w14:paraId="064E59C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Zhou&lt;/Author&gt;&lt;Year&gt;2017&lt;/Year&gt;&lt;RecNum&gt;127&lt;/RecNum&gt;&lt;DisplayText&gt;&lt;style face="superscript"&gt;[103]&lt;/style&gt;&lt;/DisplayText&gt;&lt;record&gt;&lt;rec-number&gt;127&lt;/rec-number&gt;&lt;foreign-keys&gt;&lt;key app="EN" db-id="vspsvf95preteme2sd8vaapf0vexewvpvtf9" timestamp="1621089940"&gt;127&lt;/key&gt;&lt;/foreign-keys&gt;&lt;ref-type name="Journal Article"&gt;17&lt;/ref-type&gt;&lt;contributors&gt;&lt;authors&gt;&lt;author&gt;Zhou, Y&lt;/author&gt;&lt;author&gt;Huang, T&lt;/author&gt;&lt;author&gt;Siu, HL&lt;/author&gt;&lt;author&gt;Wong, CC&lt;/author&gt;&lt;author&gt;Dong, Y&lt;/author&gt;&lt;author&gt;Wu, F&lt;/author&gt;&lt;author&gt;Zhang, B&lt;/author&gt;&lt;author&gt;Wu, WK&lt;/author&gt;&lt;author&gt;Cheng, AS&lt;/author&gt;&lt;author&gt;Yu, J&lt;/author&gt;&lt;author&gt;To, KF&lt;/author&gt;&lt;author&gt;Kang, W&lt;/author&gt;&lt;/authors&gt;&lt;/contributors&gt;&lt;titles&gt;&lt;title&gt;IGF2BP3 functions as a potential oncogene and is a crucial target of miR-34a in gastric carcinogenesis&lt;/title&gt;&lt;secondary-title&gt;Molecular cancer&lt;/secondary-title&gt;&lt;/titles&gt;&lt;periodical&gt;&lt;full-title&gt;Molecular Cancer&lt;/full-title&gt;&lt;abbr-1&gt;Mol. Cancer&lt;/abbr-1&gt;&lt;abbr-2&gt;Mol Cancer&lt;/abbr-2&gt;&lt;/periodical&gt;&lt;pages&gt;77&lt;/pages&gt;&lt;volume&gt;16&lt;/volume&gt;&lt;number&gt;1&lt;/number&gt;&lt;dates&gt;&lt;year&gt;2017&lt;/year&gt;&lt;/dates&gt;&lt;accession-num&gt;28399871&lt;/accession-num&gt;&lt;label&gt;15.302&lt;/label&gt;&lt;urls&gt;&lt;/urls&gt;&lt;electronic-resource-num&gt;10.1186/s12943-017-0647-2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03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4088B6F2" w14:textId="77777777" w:rsidTr="00641752">
        <w:tc>
          <w:tcPr>
            <w:tcW w:w="1385" w:type="dxa"/>
          </w:tcPr>
          <w:p w14:paraId="2A35502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9</w:t>
            </w:r>
          </w:p>
        </w:tc>
        <w:tc>
          <w:tcPr>
            <w:tcW w:w="1304" w:type="dxa"/>
          </w:tcPr>
          <w:p w14:paraId="5A50967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1701" w:type="dxa"/>
          </w:tcPr>
          <w:p w14:paraId="60A9838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TNFAIP8L3</w:t>
            </w:r>
          </w:p>
        </w:tc>
        <w:tc>
          <w:tcPr>
            <w:tcW w:w="3402" w:type="dxa"/>
          </w:tcPr>
          <w:p w14:paraId="622807F8" w14:textId="219EDEA6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</w:t>
            </w:r>
          </w:p>
        </w:tc>
        <w:tc>
          <w:tcPr>
            <w:tcW w:w="821" w:type="dxa"/>
          </w:tcPr>
          <w:p w14:paraId="34C68FD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Fan&lt;/Author&gt;&lt;Year&gt;2019&lt;/Year&gt;&lt;RecNum&gt;112&lt;/RecNum&gt;&lt;DisplayText&gt;&lt;style face="superscript"&gt;[104]&lt;/style&gt;&lt;/DisplayText&gt;&lt;record&gt;&lt;rec-number&gt;112&lt;/rec-number&gt;&lt;foreign-keys&gt;&lt;key app="EN" db-id="vspsvf95preteme2sd8vaapf0vexewvpvtf9" timestamp="1621089940"&gt;112&lt;/key&gt;&lt;/foreign-keys&gt;&lt;ref-type name="Journal Article"&gt;17&lt;/ref-type&gt;&lt;contributors&gt;&lt;authors&gt;&lt;author&gt;Fan, Y&lt;/author&gt;&lt;author&gt;Shi, Y&lt;/author&gt;&lt;author&gt;Lin, Z&lt;/author&gt;&lt;author&gt;Huang, X&lt;/author&gt;&lt;author&gt;Li, J&lt;/author&gt;&lt;author&gt;Huang, W&lt;/author&gt;&lt;author&gt;Shen, D&lt;/author&gt;&lt;author&gt;Zhuang, G&lt;/author&gt;&lt;author&gt;Liu, W&lt;/author&gt;&lt;/authors&gt;&lt;/contributors&gt;&lt;titles&gt;&lt;title&gt;miR-9-5p Suppresses Malignant Biological Behaviors of Human Gastric Cancer Cells by Negative Regulation of TNFAIP8L3&lt;/title&gt;&lt;secondary-title&gt;Digestive diseases and sciences&lt;/secondary-title&gt;&lt;/titles&gt;&lt;periodical&gt;&lt;full-title&gt;Digestive Diseases and Sciences&lt;/full-title&gt;&lt;abbr-1&gt;Dig. Dis. Sci.&lt;/abbr-1&gt;&lt;abbr-2&gt;Dig Dis Sci&lt;/abbr-2&gt;&lt;abbr-3&gt;Digestive Diseases &amp;amp; Sciences&lt;/abbr-3&gt;&lt;/periodical&gt;&lt;pages&gt;2823-2829&lt;/pages&gt;&lt;volume&gt;64&lt;/volume&gt;&lt;number&gt;10&lt;/number&gt;&lt;dates&gt;&lt;year&gt;2019&lt;/year&gt;&lt;/dates&gt;&lt;accession-num&gt;31140050&lt;/accession-num&gt;&lt;label&gt;2.751&lt;/label&gt;&lt;urls&gt;&lt;/urls&gt;&lt;electronic-resource-num&gt;10.1007/s10620-019-05626-2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04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3791C317" w14:textId="77777777" w:rsidTr="00641752">
        <w:tc>
          <w:tcPr>
            <w:tcW w:w="1385" w:type="dxa"/>
          </w:tcPr>
          <w:p w14:paraId="57DF303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95</w:t>
            </w:r>
          </w:p>
        </w:tc>
        <w:tc>
          <w:tcPr>
            <w:tcW w:w="1304" w:type="dxa"/>
          </w:tcPr>
          <w:p w14:paraId="284980B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1701" w:type="dxa"/>
          </w:tcPr>
          <w:p w14:paraId="26DB4140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MGB1</w:t>
            </w:r>
          </w:p>
        </w:tc>
        <w:tc>
          <w:tcPr>
            <w:tcW w:w="3402" w:type="dxa"/>
          </w:tcPr>
          <w:p w14:paraId="4462EF2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hemosensitivity</w:t>
            </w:r>
          </w:p>
        </w:tc>
        <w:tc>
          <w:tcPr>
            <w:tcW w:w="821" w:type="dxa"/>
          </w:tcPr>
          <w:p w14:paraId="227D2F7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Wang&lt;/Author&gt;&lt;Year&gt;2019&lt;/Year&gt;&lt;RecNum&gt;122&lt;/RecNum&gt;&lt;DisplayText&gt;&lt;style face="superscript"&gt;[105]&lt;/style&gt;&lt;/DisplayText&gt;&lt;record&gt;&lt;rec-number&gt;122&lt;/rec-number&gt;&lt;foreign-keys&gt;&lt;key app="EN" db-id="vspsvf95preteme2sd8vaapf0vexewvpvtf9" timestamp="1621089940"&gt;122&lt;/key&gt;&lt;/foreign-keys&gt;&lt;ref-type name="Journal Article"&gt;17&lt;/ref-type&gt;&lt;contributors&gt;&lt;authors&gt;&lt;author&gt;Wang, CQ&lt;/author&gt;&lt;/authors&gt;&lt;/contributors&gt;&lt;titles&gt;&lt;title&gt;MiR-195 reverses 5-FU resistance through targeting HMGA1 in gastric cancer cells&lt;/title&gt;&lt;secondary-title&gt;European review for medical and pharmacological sciences&lt;/secondary-title&gt;&lt;/titles&gt;&lt;periodical&gt;&lt;full-title&gt;European Review for Medical and Pharmacological Sciences&lt;/full-title&gt;&lt;abbr-1&gt;Eur. Rev. Med. Pharmacol. Sci.&lt;/abbr-1&gt;&lt;abbr-2&gt;Eur Rev Med Pharmacol Sci&lt;/abbr-2&gt;&lt;abbr-3&gt;European Review for Medical &amp;amp; Pharmacological Sciences&lt;/abbr-3&gt;&lt;/periodical&gt;&lt;pages&gt;3771-3778&lt;/pages&gt;&lt;volume&gt;23&lt;/volume&gt;&lt;number&gt;9&lt;/number&gt;&lt;dates&gt;&lt;year&gt;2019&lt;/year&gt;&lt;/dates&gt;&lt;accession-num&gt;31115003&lt;/accession-num&gt;&lt;label&gt;3.024&lt;/label&gt;&lt;urls&gt;&lt;/urls&gt;&lt;electronic-resource-num&gt;10.26355/eurrev_201905_17803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05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</w:tbl>
    <w:bookmarkEnd w:id="18"/>
    <w:bookmarkEnd w:id="23"/>
    <w:p w14:paraId="0910F3F1" w14:textId="176999DE" w:rsidR="00637872" w:rsidRPr="00641752" w:rsidRDefault="00637872" w:rsidP="00641752">
      <w:pPr>
        <w:spacing w:line="360" w:lineRule="auto"/>
        <w:jc w:val="both"/>
        <w:rPr>
          <w:rFonts w:ascii="Book Antiqua" w:hAnsi="Book Antiqua"/>
          <w:b/>
          <w:bCs/>
          <w:color w:val="000000" w:themeColor="text1"/>
          <w:lang w:eastAsia="zh-CN"/>
        </w:rPr>
      </w:pPr>
      <w:r w:rsidRPr="00641752">
        <w:rPr>
          <w:rFonts w:ascii="Book Antiqua" w:hAnsi="Book Antiqua"/>
          <w:b/>
          <w:bCs/>
          <w:color w:val="000000" w:themeColor="text1"/>
        </w:rPr>
        <w:lastRenderedPageBreak/>
        <w:t>T</w:t>
      </w:r>
      <w:r w:rsidR="00641752">
        <w:rPr>
          <w:rFonts w:ascii="Book Antiqua" w:hAnsi="Book Antiqua"/>
          <w:b/>
          <w:bCs/>
          <w:color w:val="000000" w:themeColor="text1"/>
        </w:rPr>
        <w:t xml:space="preserve">able 2 </w:t>
      </w:r>
      <w:r w:rsidRPr="00641752">
        <w:rPr>
          <w:rFonts w:ascii="Book Antiqua" w:hAnsi="Book Antiqua"/>
          <w:b/>
          <w:bCs/>
          <w:color w:val="000000" w:themeColor="text1"/>
        </w:rPr>
        <w:t>Important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lncRNAs</w:t>
      </w:r>
      <w:proofErr w:type="spellEnd"/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and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heir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argets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and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biological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functions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in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gastric cancer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606"/>
        <w:gridCol w:w="1416"/>
        <w:gridCol w:w="91"/>
        <w:gridCol w:w="2431"/>
        <w:gridCol w:w="2660"/>
        <w:gridCol w:w="1156"/>
      </w:tblGrid>
      <w:tr w:rsidR="00641752" w:rsidRPr="00641752" w14:paraId="2F80B1A5" w14:textId="77777777" w:rsidTr="00641752">
        <w:tc>
          <w:tcPr>
            <w:tcW w:w="1637" w:type="dxa"/>
            <w:tcBorders>
              <w:top w:val="single" w:sz="4" w:space="0" w:color="auto"/>
              <w:bottom w:val="single" w:sz="4" w:space="0" w:color="auto"/>
            </w:tcBorders>
          </w:tcPr>
          <w:p w14:paraId="6A6B18B3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bookmarkStart w:id="24" w:name="OLE_LINK12"/>
            <w:bookmarkStart w:id="25" w:name="OLE_LINK13"/>
            <w:proofErr w:type="spellStart"/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LncRNAs</w:t>
            </w:r>
            <w:proofErr w:type="spellEnd"/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</w:tcPr>
          <w:p w14:paraId="299F750D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Expression</w:t>
            </w:r>
          </w:p>
        </w:tc>
        <w:tc>
          <w:tcPr>
            <w:tcW w:w="2541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55A4E6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Targets</w:t>
            </w:r>
          </w:p>
        </w:tc>
        <w:tc>
          <w:tcPr>
            <w:tcW w:w="2778" w:type="dxa"/>
            <w:tcBorders>
              <w:top w:val="single" w:sz="4" w:space="0" w:color="auto"/>
              <w:bottom w:val="single" w:sz="4" w:space="0" w:color="auto"/>
            </w:tcBorders>
          </w:tcPr>
          <w:p w14:paraId="547DFD90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Functions</w:t>
            </w:r>
          </w:p>
        </w:tc>
        <w:tc>
          <w:tcPr>
            <w:tcW w:w="918" w:type="dxa"/>
            <w:tcBorders>
              <w:top w:val="single" w:sz="4" w:space="0" w:color="auto"/>
              <w:bottom w:val="single" w:sz="4" w:space="0" w:color="auto"/>
            </w:tcBorders>
          </w:tcPr>
          <w:p w14:paraId="00754FBD" w14:textId="7DF55582" w:rsidR="00637872" w:rsidRPr="00641752" w:rsidRDefault="0064175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  <w:lang w:eastAsia="zh-CN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Ref</w:t>
            </w:r>
            <w:r w:rsidRPr="00641752">
              <w:rPr>
                <w:rFonts w:ascii="Book Antiqua" w:hAnsi="Book Antiqua" w:hint="eastAsia"/>
                <w:b/>
                <w:bCs/>
                <w:color w:val="000000" w:themeColor="text1"/>
                <w:lang w:eastAsia="zh-CN"/>
              </w:rPr>
              <w:t>.</w:t>
            </w:r>
          </w:p>
        </w:tc>
      </w:tr>
      <w:tr w:rsidR="00641752" w:rsidRPr="00641752" w14:paraId="1CB07842" w14:textId="77777777" w:rsidTr="00641752">
        <w:tc>
          <w:tcPr>
            <w:tcW w:w="1637" w:type="dxa"/>
            <w:tcBorders>
              <w:top w:val="single" w:sz="4" w:space="0" w:color="auto"/>
            </w:tcBorders>
          </w:tcPr>
          <w:p w14:paraId="772BD25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AT</w:t>
            </w:r>
          </w:p>
        </w:tc>
        <w:tc>
          <w:tcPr>
            <w:tcW w:w="1526" w:type="dxa"/>
            <w:gridSpan w:val="2"/>
            <w:tcBorders>
              <w:top w:val="single" w:sz="4" w:space="0" w:color="auto"/>
            </w:tcBorders>
          </w:tcPr>
          <w:p w14:paraId="67306EC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431" w:type="dxa"/>
            <w:tcBorders>
              <w:top w:val="single" w:sz="4" w:space="0" w:color="auto"/>
            </w:tcBorders>
          </w:tcPr>
          <w:p w14:paraId="4817191E" w14:textId="0A839049" w:rsidR="00637872" w:rsidRPr="00641752" w:rsidRDefault="0030300E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29a-3p/HDAC4</w:t>
            </w:r>
          </w:p>
        </w:tc>
        <w:tc>
          <w:tcPr>
            <w:tcW w:w="2778" w:type="dxa"/>
            <w:tcBorders>
              <w:top w:val="single" w:sz="4" w:space="0" w:color="auto"/>
            </w:tcBorders>
          </w:tcPr>
          <w:p w14:paraId="392B76A8" w14:textId="7499B37E" w:rsidR="00637872" w:rsidRPr="00641752" w:rsidRDefault="0030300E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  <w:lang w:eastAsia="zh-CN"/>
              </w:rPr>
              <w:t>an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  <w:lang w:eastAsia="zh-CN"/>
              </w:rPr>
              <w:t>invasion</w:t>
            </w:r>
          </w:p>
        </w:tc>
        <w:tc>
          <w:tcPr>
            <w:tcW w:w="918" w:type="dxa"/>
            <w:tcBorders>
              <w:top w:val="single" w:sz="4" w:space="0" w:color="auto"/>
            </w:tcBorders>
          </w:tcPr>
          <w:p w14:paraId="5373CDF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Sha&lt;/Author&gt;&lt;Year&gt;2018&lt;/Year&gt;&lt;RecNum&gt;91&lt;/RecNum&gt;&lt;DisplayText&gt;&lt;style face="superscript"&gt;[106]&lt;/style&gt;&lt;/DisplayText&gt;&lt;record&gt;&lt;rec-number&gt;91&lt;/rec-number&gt;&lt;foreign-keys&gt;&lt;key app="EN" db-id="vspsvf95preteme2sd8vaapf0vexewvpvtf9" timestamp="1621089920"&gt;91&lt;/key&gt;&lt;/foreign-keys&gt;&lt;ref-type name="Journal Article"&gt;17&lt;/ref-type&gt;&lt;contributors&gt;&lt;authors&gt;&lt;author&gt;Sha, M&lt;/author&gt;&lt;author&gt;Lin, M&lt;/author&gt;&lt;author&gt;Wang, J&lt;/author&gt;&lt;author&gt;Ye, J&lt;/author&gt;&lt;author&gt;Xu, J&lt;/author&gt;&lt;author&gt;Xu, N&lt;/author&gt;&lt;author&gt;Huang, J&lt;/author&gt;&lt;/authors&gt;&lt;/contributors&gt;&lt;titles&gt;&lt;title&gt;Long non-coding RNA MIAT promotes gastric cancer growth and metastasis through regulation of miR-141/DDX5 pathway&lt;/title&gt;&lt;secondary-title&gt;Journal of experimental &amp;amp; clinical cancer research : CR&lt;/secondary-title&gt;&lt;/titles&gt;&lt;pages&gt;58&lt;/pages&gt;&lt;volume&gt;37&lt;/volume&gt;&lt;number&gt;1&lt;/number&gt;&lt;dates&gt;&lt;year&gt;2018&lt;/year&gt;&lt;/dates&gt;&lt;accession-num&gt;29540201&lt;/accession-num&gt;&lt;label&gt;7.068&lt;/label&gt;&lt;urls&gt;&lt;/urls&gt;&lt;electronic-resource-num&gt;10.1186/s13046-018-0725-3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06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63D6123A" w14:textId="77777777" w:rsidTr="00641752">
        <w:tc>
          <w:tcPr>
            <w:tcW w:w="1637" w:type="dxa"/>
          </w:tcPr>
          <w:p w14:paraId="3902506C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PANDAR</w:t>
            </w:r>
          </w:p>
        </w:tc>
        <w:tc>
          <w:tcPr>
            <w:tcW w:w="1526" w:type="dxa"/>
            <w:gridSpan w:val="2"/>
          </w:tcPr>
          <w:p w14:paraId="28D40DE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431" w:type="dxa"/>
          </w:tcPr>
          <w:p w14:paraId="6A2672D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DKN1A</w:t>
            </w:r>
          </w:p>
        </w:tc>
        <w:tc>
          <w:tcPr>
            <w:tcW w:w="2778" w:type="dxa"/>
          </w:tcPr>
          <w:p w14:paraId="6010A215" w14:textId="404CFB3F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Tumor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rowth</w:t>
            </w:r>
          </w:p>
        </w:tc>
        <w:tc>
          <w:tcPr>
            <w:tcW w:w="918" w:type="dxa"/>
          </w:tcPr>
          <w:p w14:paraId="7926E2C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Liu&lt;/Author&gt;&lt;Year&gt;2018&lt;/Year&gt;&lt;RecNum&gt;81&lt;/RecNum&gt;&lt;DisplayText&gt;&lt;style face="superscript"&gt;[107]&lt;/style&gt;&lt;/DisplayText&gt;&lt;record&gt;&lt;rec-number&gt;81&lt;/rec-number&gt;&lt;foreign-keys&gt;&lt;key app="EN" db-id="vspsvf95preteme2sd8vaapf0vexewvpvtf9" timestamp="1621089920"&gt;81&lt;/key&gt;&lt;/foreign-keys&gt;&lt;ref-type name="Journal Article"&gt;17&lt;/ref-type&gt;&lt;contributors&gt;&lt;authors&gt;&lt;author&gt;Liu, J&lt;/author&gt;&lt;author&gt;Ben, Q&lt;/author&gt;&lt;author&gt;Lu, E&lt;/author&gt;&lt;author&gt;He, X&lt;/author&gt;&lt;author&gt;Yang, X&lt;/author&gt;&lt;author&gt;Ma, J&lt;/author&gt;&lt;author&gt;Zhang, W&lt;/author&gt;&lt;author&gt;Wang, Z&lt;/author&gt;&lt;author&gt;Liu, T&lt;/author&gt;&lt;author&gt;Zhang, J&lt;/author&gt;&lt;author&gt;Wang, H&lt;/author&gt;&lt;/authors&gt;&lt;/contributors&gt;&lt;titles&gt;&lt;title&gt;Long noncoding RNA PANDAR blocks CDKN1A gene transcription by competitive interaction with p53 protein in gastric cancer&lt;/title&gt;&lt;secondary-title&gt;Cell death &amp;amp; disease&lt;/secondary-title&gt;&lt;/titles&gt;&lt;periodical&gt;&lt;full-title&gt;Cell Death &amp;amp; Disease&lt;/full-title&gt;&lt;abbr-1&gt;Cell Death Dis.&lt;/abbr-1&gt;&lt;abbr-2&gt;Cell Death Dis&lt;/abbr-2&gt;&lt;/periodical&gt;&lt;pages&gt;168&lt;/pages&gt;&lt;volume&gt;9&lt;/volume&gt;&lt;number&gt;2&lt;/number&gt;&lt;dates&gt;&lt;year&gt;2018&lt;/year&gt;&lt;/dates&gt;&lt;accession-num&gt;29416011&lt;/accession-num&gt;&lt;label&gt;6.304&lt;/label&gt;&lt;urls&gt;&lt;/urls&gt;&lt;electronic-resource-num&gt;10.1038/s41419-017-0246-6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07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16D3CEB8" w14:textId="77777777" w:rsidTr="00641752">
        <w:tc>
          <w:tcPr>
            <w:tcW w:w="1637" w:type="dxa"/>
          </w:tcPr>
          <w:p w14:paraId="26862E8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FOXD2-AS1</w:t>
            </w:r>
          </w:p>
        </w:tc>
        <w:tc>
          <w:tcPr>
            <w:tcW w:w="1526" w:type="dxa"/>
            <w:gridSpan w:val="2"/>
          </w:tcPr>
          <w:p w14:paraId="04B4141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431" w:type="dxa"/>
          </w:tcPr>
          <w:p w14:paraId="0B73736D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EphB3</w:t>
            </w:r>
          </w:p>
        </w:tc>
        <w:tc>
          <w:tcPr>
            <w:tcW w:w="2778" w:type="dxa"/>
          </w:tcPr>
          <w:p w14:paraId="671FD17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Tumorigenesis</w:t>
            </w:r>
          </w:p>
        </w:tc>
        <w:tc>
          <w:tcPr>
            <w:tcW w:w="918" w:type="dxa"/>
          </w:tcPr>
          <w:p w14:paraId="4AB4D81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Xu&lt;/Author&gt;&lt;Year&gt;2018&lt;/Year&gt;&lt;RecNum&gt;98&lt;/RecNum&gt;&lt;DisplayText&gt;&lt;style face="superscript"&gt;[108]&lt;/style&gt;&lt;/DisplayText&gt;&lt;record&gt;&lt;rec-number&gt;98&lt;/rec-number&gt;&lt;foreign-keys&gt;&lt;key app="EN" db-id="vspsvf95preteme2sd8vaapf0vexewvpvtf9" timestamp="1621089920"&gt;98&lt;/key&gt;&lt;/foreign-keys&gt;&lt;ref-type name="Journal Article"&gt;17&lt;/ref-type&gt;&lt;contributors&gt;&lt;authors&gt;&lt;author&gt;Xu, TP&lt;/author&gt;&lt;author&gt;Wang, WY&lt;/author&gt;&lt;author&gt;Ma, P&lt;/author&gt;&lt;author&gt;Shuai, Y&lt;/author&gt;&lt;author&gt;Zhao, K&lt;/author&gt;&lt;author&gt;Wang, YF&lt;/author&gt;&lt;author&gt;Li, W&lt;/author&gt;&lt;author&gt;Xia, R&lt;/author&gt;&lt;author&gt;Chen, WM&lt;/author&gt;&lt;author&gt;Zhang, EB&lt;/author&gt;&lt;author&gt;Shu, YQ&lt;/author&gt;&lt;/authors&gt;&lt;/contributors&gt;&lt;titles&gt;&lt;title&gt;Upregulation of the long noncoding RNA FOXD2-AS1 promotes carcinogenesis by epigenetically silencing EphB3 through EZH2 and LSD1, and predicts poor prognosis in gastric cancer&lt;/title&gt;&lt;secondary-title&gt;Oncogene&lt;/secondary-title&gt;&lt;/titles&gt;&lt;periodical&gt;&lt;full-title&gt;Oncogene&lt;/full-title&gt;&lt;abbr-1&gt;Oncogene&lt;/abbr-1&gt;&lt;abbr-2&gt;Oncogene&lt;/abbr-2&gt;&lt;/periodical&gt;&lt;pages&gt;5020-5036&lt;/pages&gt;&lt;volume&gt;37&lt;/volume&gt;&lt;number&gt;36&lt;/number&gt;&lt;dates&gt;&lt;year&gt;2018&lt;/year&gt;&lt;/dates&gt;&lt;accession-num&gt;29789713&lt;/accession-num&gt;&lt;label&gt;7.971&lt;/label&gt;&lt;urls&gt;&lt;/urls&gt;&lt;electronic-resource-num&gt;10.1038/s41388-018-0308-y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08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0163206D" w14:textId="77777777" w:rsidTr="00641752">
        <w:tc>
          <w:tcPr>
            <w:tcW w:w="1637" w:type="dxa"/>
          </w:tcPr>
          <w:p w14:paraId="56AE17D3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SMARCC2</w:t>
            </w:r>
          </w:p>
        </w:tc>
        <w:tc>
          <w:tcPr>
            <w:tcW w:w="1526" w:type="dxa"/>
            <w:gridSpan w:val="2"/>
          </w:tcPr>
          <w:p w14:paraId="6FD4CF38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431" w:type="dxa"/>
          </w:tcPr>
          <w:p w14:paraId="521E81D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551b-3p/TMPRSS4</w:t>
            </w:r>
          </w:p>
        </w:tc>
        <w:tc>
          <w:tcPr>
            <w:tcW w:w="2778" w:type="dxa"/>
          </w:tcPr>
          <w:p w14:paraId="77670D1C" w14:textId="6C00D4B1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</w:t>
            </w:r>
          </w:p>
        </w:tc>
        <w:tc>
          <w:tcPr>
            <w:tcW w:w="918" w:type="dxa"/>
          </w:tcPr>
          <w:p w14:paraId="476ED160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Yuan&lt;/Author&gt;&lt;Year&gt;2018&lt;/Year&gt;&lt;RecNum&gt;102&lt;/RecNum&gt;&lt;DisplayText&gt;&lt;style face="superscript"&gt;[109]&lt;/style&gt;&lt;/DisplayText&gt;&lt;record&gt;&lt;rec-number&gt;102&lt;/rec-number&gt;&lt;foreign-keys&gt;&lt;key app="EN" db-id="vspsvf95preteme2sd8vaapf0vexewvpvtf9" timestamp="1621089920"&gt;102&lt;/key&gt;&lt;/foreign-keys&gt;&lt;ref-type name="Journal Article"&gt;17&lt;/ref-type&gt;&lt;contributors&gt;&lt;authors&gt;&lt;author&gt;Yuan, H&lt;/author&gt;&lt;author&gt;Chen, Z&lt;/author&gt;&lt;author&gt;Bai, S&lt;/author&gt;&lt;author&gt;Wei, H&lt;/author&gt;&lt;author&gt;Wang, Y&lt;/author&gt;&lt;author&gt;Ji, R&lt;/author&gt;&lt;author&gt;Guo, Q&lt;/author&gt;&lt;author&gt;Li, Q&lt;/author&gt;&lt;author&gt;Ye, Y&lt;/author&gt;&lt;author&gt;Wu, J&lt;/author&gt;&lt;author&gt;Zhou, Y&lt;/author&gt;&lt;author&gt;Qiao, L&lt;/author&gt;&lt;/authors&gt;&lt;/contributors&gt;&lt;titles&gt;&lt;title&gt;Molecular mechanisms of lncRNA SMARCC2/miR-551b-3p/TMPRSS4 axis in gastric cancer&lt;/title&gt;&lt;secondary-title&gt;Cancer letters&lt;/secondary-title&gt;&lt;/titles&gt;&lt;periodical&gt;&lt;full-title&gt;Cancer Letters&lt;/full-title&gt;&lt;abbr-1&gt;Cancer Lett.&lt;/abbr-1&gt;&lt;abbr-2&gt;Cancer Lett&lt;/abbr-2&gt;&lt;/periodical&gt;&lt;pages&gt;84-96&lt;/pages&gt;&lt;volume&gt;418&lt;/volume&gt;&lt;dates&gt;&lt;year&gt;2018&lt;/year&gt;&lt;/dates&gt;&lt;accession-num&gt;29337109&lt;/accession-num&gt;&lt;label&gt;7.36&lt;/label&gt;&lt;urls&gt;&lt;/urls&gt;&lt;electronic-resource-num&gt;10.1016/j.canlet.2018.01.032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09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294F10E1" w14:textId="77777777" w:rsidTr="00641752">
        <w:tc>
          <w:tcPr>
            <w:tcW w:w="1637" w:type="dxa"/>
          </w:tcPr>
          <w:p w14:paraId="52DFB330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19</w:t>
            </w:r>
          </w:p>
        </w:tc>
        <w:tc>
          <w:tcPr>
            <w:tcW w:w="1526" w:type="dxa"/>
            <w:gridSpan w:val="2"/>
          </w:tcPr>
          <w:p w14:paraId="6AEA1E1D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431" w:type="dxa"/>
          </w:tcPr>
          <w:p w14:paraId="3292367F" w14:textId="03D424DE" w:rsidR="00637872" w:rsidRPr="00641752" w:rsidRDefault="00A154E0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519d-p/LDHA</w:t>
            </w:r>
          </w:p>
        </w:tc>
        <w:tc>
          <w:tcPr>
            <w:tcW w:w="2778" w:type="dxa"/>
          </w:tcPr>
          <w:p w14:paraId="2E4178A2" w14:textId="7E47BEDA" w:rsidR="00637872" w:rsidRPr="00641752" w:rsidRDefault="0001738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Aerobic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lycolysis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n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mmun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escape</w:t>
            </w:r>
          </w:p>
        </w:tc>
        <w:tc>
          <w:tcPr>
            <w:tcW w:w="918" w:type="dxa"/>
          </w:tcPr>
          <w:p w14:paraId="20BDB82B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Li&lt;/Author&gt;&lt;Year&gt;2019&lt;/Year&gt;&lt;RecNum&gt;78&lt;/RecNum&gt;&lt;DisplayText&gt;&lt;style face="superscript"&gt;[110]&lt;/style&gt;&lt;/DisplayText&gt;&lt;record&gt;&lt;rec-number&gt;78&lt;/rec-number&gt;&lt;foreign-keys&gt;&lt;key app="EN" db-id="vspsvf95preteme2sd8vaapf0vexewvpvtf9" timestamp="1621089920"&gt;78&lt;/key&gt;&lt;/foreign-keys&gt;&lt;ref-type name="Journal Article"&gt;17&lt;/ref-type&gt;&lt;contributors&gt;&lt;authors&gt;&lt;author&gt;Li, P&lt;/author&gt;&lt;author&gt;Tong, L&lt;/author&gt;&lt;author&gt;Song, Y&lt;/author&gt;&lt;author&gt;Sun, J&lt;/author&gt;&lt;author&gt;Shi, J&lt;/author&gt;&lt;author&gt;Wu, Z&lt;/author&gt;&lt;author&gt;Diao, Y&lt;/author&gt;&lt;author&gt;Li, Y&lt;/author&gt;&lt;author&gt;Wang, Z&lt;/author&gt;&lt;/authors&gt;&lt;/contributors&gt;&lt;titles&gt;&lt;title&gt;Long noncoding RNA H19 participates in metformin-mediated inhibition of gastric cancer cell invasion&lt;/title&gt;&lt;secondary-title&gt;Journal of cellular physiology&lt;/secondary-title&gt;&lt;/titles&gt;&lt;periodical&gt;&lt;full-title&gt;Journal of Cellular Physiology&lt;/full-title&gt;&lt;abbr-1&gt;J. Cell. Physiol.&lt;/abbr-1&gt;&lt;abbr-2&gt;J Cell Physiol&lt;/abbr-2&gt;&lt;/periodical&gt;&lt;pages&gt;4515-4527&lt;/pages&gt;&lt;volume&gt;234&lt;/volume&gt;&lt;number&gt;4&lt;/number&gt;&lt;dates&gt;&lt;year&gt;2019&lt;/year&gt;&lt;/dates&gt;&lt;accession-num&gt;30192003&lt;/accession-num&gt;&lt;label&gt;5.546&lt;/label&gt;&lt;urls&gt;&lt;/urls&gt;&lt;electronic-resource-num&gt;10.1002/jcp.27269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10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39913877" w14:textId="77777777" w:rsidTr="00641752">
        <w:tc>
          <w:tcPr>
            <w:tcW w:w="1637" w:type="dxa"/>
          </w:tcPr>
          <w:p w14:paraId="5947579C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TINCR</w:t>
            </w:r>
          </w:p>
        </w:tc>
        <w:tc>
          <w:tcPr>
            <w:tcW w:w="1526" w:type="dxa"/>
            <w:gridSpan w:val="2"/>
          </w:tcPr>
          <w:p w14:paraId="20F8EDA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431" w:type="dxa"/>
          </w:tcPr>
          <w:p w14:paraId="08C16A9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STAU1/CDKN2B</w:t>
            </w:r>
          </w:p>
        </w:tc>
        <w:tc>
          <w:tcPr>
            <w:tcW w:w="2778" w:type="dxa"/>
          </w:tcPr>
          <w:p w14:paraId="7F241885" w14:textId="6D482431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ycle</w:t>
            </w:r>
          </w:p>
        </w:tc>
        <w:tc>
          <w:tcPr>
            <w:tcW w:w="918" w:type="dxa"/>
          </w:tcPr>
          <w:p w14:paraId="26CDA07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Xu&lt;/Author&gt;&lt;Year&gt;2017&lt;/Year&gt;&lt;RecNum&gt;99&lt;/RecNum&gt;&lt;DisplayText&gt;&lt;style face="superscript"&gt;[111]&lt;/style&gt;&lt;/DisplayText&gt;&lt;record&gt;&lt;rec-number&gt;99&lt;/rec-number&gt;&lt;foreign-keys&gt;&lt;key app="EN" db-id="vspsvf95preteme2sd8vaapf0vexewvpvtf9" timestamp="1621089920"&gt;99&lt;/key&gt;&lt;/foreign-keys&gt;&lt;ref-type name="Journal Article"&gt;17&lt;/ref-type&gt;&lt;contributors&gt;&lt;authors&gt;&lt;author&gt;Xu, TP&lt;/author&gt;&lt;author&gt;Wang, YF&lt;/author&gt;&lt;author&gt;Xiong, WL&lt;/author&gt;&lt;author&gt;Ma, P&lt;/author&gt;&lt;author&gt;Wang, WY&lt;/author&gt;&lt;author&gt;Chen, WM&lt;/author&gt;&lt;author&gt;Huang, MD&lt;/author&gt;&lt;author&gt;Xia, R&lt;/author&gt;&lt;author&gt;Wang, R&lt;/author&gt;&lt;author&gt;Zhang, EB&lt;/author&gt;&lt;author&gt;Liu, YW&lt;/author&gt;&lt;author&gt;De, W&lt;/author&gt;&lt;author&gt;Shu, YQ&lt;/author&gt;&lt;/authors&gt;&lt;/contributors&gt;&lt;titles&gt;&lt;title&gt;E2F1 induces TINCR transcriptional activity and accelerates gastric cancer progression via activation of TINCR/STAU1/CDKN2B signaling axis&lt;/title&gt;&lt;secondary-title&gt;Cell death &amp;amp; disease&lt;/secondary-title&gt;&lt;/titles&gt;&lt;periodical&gt;&lt;full-title&gt;Cell Death &amp;amp; Disease&lt;/full-title&gt;&lt;abbr-1&gt;Cell Death Dis.&lt;/abbr-1&gt;&lt;abbr-2&gt;Cell Death Dis&lt;/abbr-2&gt;&lt;/periodical&gt;&lt;pages&gt;e2837&lt;/pages&gt;&lt;volume&gt;8&lt;/volume&gt;&lt;number&gt;6&lt;/number&gt;&lt;dates&gt;&lt;year&gt;2017&lt;/year&gt;&lt;/dates&gt;&lt;accession-num&gt;28569791&lt;/accession-num&gt;&lt;label&gt;6.304&lt;/label&gt;&lt;urls&gt;&lt;/urls&gt;&lt;electronic-resource-num&gt;10.1038/cddis.2017.205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11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4EBF0A6A" w14:textId="77777777" w:rsidTr="00641752">
        <w:tc>
          <w:tcPr>
            <w:tcW w:w="1637" w:type="dxa"/>
          </w:tcPr>
          <w:p w14:paraId="132FFB2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CAT2</w:t>
            </w:r>
          </w:p>
        </w:tc>
        <w:tc>
          <w:tcPr>
            <w:tcW w:w="1526" w:type="dxa"/>
            <w:gridSpan w:val="2"/>
          </w:tcPr>
          <w:p w14:paraId="32C303C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431" w:type="dxa"/>
          </w:tcPr>
          <w:p w14:paraId="7E749F63" w14:textId="5F7D595B" w:rsidR="00637872" w:rsidRPr="00641752" w:rsidRDefault="00E32E27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E-cadheri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LATS2</w:t>
            </w:r>
          </w:p>
        </w:tc>
        <w:tc>
          <w:tcPr>
            <w:tcW w:w="2778" w:type="dxa"/>
          </w:tcPr>
          <w:p w14:paraId="5B139EB6" w14:textId="02614040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E32E27" w:rsidRPr="00641752">
              <w:rPr>
                <w:rFonts w:ascii="Book Antiqua" w:hAnsi="Book Antiqua"/>
                <w:color w:val="000000" w:themeColor="text1"/>
                <w:lang w:eastAsia="zh-CN"/>
              </w:rPr>
              <w:t>inv</w:t>
            </w:r>
            <w:r w:rsidRPr="00641752">
              <w:rPr>
                <w:rFonts w:ascii="Book Antiqua" w:hAnsi="Book Antiqua"/>
                <w:color w:val="000000" w:themeColor="text1"/>
              </w:rPr>
              <w:t>a</w:t>
            </w:r>
            <w:r w:rsidR="00E32E27" w:rsidRPr="00641752">
              <w:rPr>
                <w:rFonts w:ascii="Book Antiqua" w:hAnsi="Book Antiqua"/>
                <w:color w:val="000000" w:themeColor="text1"/>
                <w:lang w:eastAsia="zh-CN"/>
              </w:rPr>
              <w:t>s</w:t>
            </w:r>
            <w:r w:rsidRPr="00641752">
              <w:rPr>
                <w:rFonts w:ascii="Book Antiqua" w:hAnsi="Book Antiqua"/>
                <w:color w:val="000000" w:themeColor="text1"/>
              </w:rPr>
              <w:t>ion</w:t>
            </w:r>
          </w:p>
        </w:tc>
        <w:tc>
          <w:tcPr>
            <w:tcW w:w="918" w:type="dxa"/>
          </w:tcPr>
          <w:p w14:paraId="1ABC8ECD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Lin&lt;/Author&gt;&lt;Year&gt;2020&lt;/Year&gt;&lt;RecNum&gt;80&lt;/RecNum&gt;&lt;DisplayText&gt;&lt;style face="superscript"&gt;[112]&lt;/style&gt;&lt;/DisplayText&gt;&lt;record&gt;&lt;rec-number&gt;80&lt;/rec-number&gt;&lt;foreign-keys&gt;&lt;key app="EN" db-id="vspsvf95preteme2sd8vaapf0vexewvpvtf9" timestamp="1621089920"&gt;80&lt;/key&gt;&lt;/foreign-keys&gt;&lt;ref-type name="Journal Article"&gt;17&lt;/ref-type&gt;&lt;contributors&gt;&lt;authors&gt;&lt;author&gt;Lin, S&lt;/author&gt;&lt;author&gt;Wang, H&lt;/author&gt;&lt;author&gt;Yang, W&lt;/author&gt;&lt;author&gt;Wang, A&lt;/author&gt;&lt;author&gt;Geng, C&lt;/author&gt;&lt;/authors&gt;&lt;/contributors&gt;&lt;titles&gt;&lt;title&gt;Silencing of Long Non-Coding RNA Colon Cancer-Associated Transcript 2 Inhibits the Growth and Metastasis of Gastric Cancer Through Blocking mTOR Signaling&lt;/title&gt;&lt;secondary-title&gt;OncoTargets and therapy&lt;/secondary-title&gt;&lt;/titles&gt;&lt;periodical&gt;&lt;full-title&gt;OncoTargets and Therapy&lt;/full-title&gt;&lt;abbr-1&gt;Onco Targets Ther.&lt;/abbr-1&gt;&lt;abbr-2&gt;Onco Targets Ther&lt;/abbr-2&gt;&lt;abbr-3&gt;OncoTargets &amp;amp; Therapy&lt;/abbr-3&gt;&lt;/periodical&gt;&lt;pages&gt;337-349&lt;/pages&gt;&lt;volume&gt;13&lt;/volume&gt;&lt;dates&gt;&lt;year&gt;2020&lt;/year&gt;&lt;/dates&gt;&lt;accession-num&gt;32021279&lt;/accession-num&gt;&lt;label&gt;3.337&lt;/label&gt;&lt;urls&gt;&lt;/urls&gt;&lt;electronic-resource-num&gt;10.2147/ott.S220302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12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09777A6F" w14:textId="77777777" w:rsidTr="00641752">
        <w:tc>
          <w:tcPr>
            <w:tcW w:w="1637" w:type="dxa"/>
          </w:tcPr>
          <w:p w14:paraId="11FF6A5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AOC4P</w:t>
            </w:r>
          </w:p>
        </w:tc>
        <w:tc>
          <w:tcPr>
            <w:tcW w:w="1526" w:type="dxa"/>
            <w:gridSpan w:val="2"/>
          </w:tcPr>
          <w:p w14:paraId="0E9F395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431" w:type="dxa"/>
          </w:tcPr>
          <w:p w14:paraId="0D668443" w14:textId="29748ECB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Vimenti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MP9</w:t>
            </w:r>
          </w:p>
        </w:tc>
        <w:tc>
          <w:tcPr>
            <w:tcW w:w="2778" w:type="dxa"/>
          </w:tcPr>
          <w:p w14:paraId="30ECBBC8" w14:textId="34DABA36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</w:t>
            </w:r>
          </w:p>
        </w:tc>
        <w:tc>
          <w:tcPr>
            <w:tcW w:w="918" w:type="dxa"/>
          </w:tcPr>
          <w:p w14:paraId="04ECBF6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Zhang&lt;/Author&gt;&lt;Year&gt;2019&lt;/Year&gt;&lt;RecNum&gt;104&lt;/RecNum&gt;&lt;DisplayText&gt;&lt;style face="superscript"&gt;[113]&lt;/style&gt;&lt;/DisplayText&gt;&lt;record&gt;&lt;rec-number&gt;104&lt;/rec-number&gt;&lt;foreign-keys&gt;&lt;key app="EN" db-id="vspsvf95preteme2sd8vaapf0vexewvpvtf9" timestamp="1621089920"&gt;104&lt;/key&gt;&lt;/foreign-keys&gt;&lt;ref-type name="Journal Article"&gt;17&lt;/ref-type&gt;&lt;contributors&gt;&lt;authors&gt;&lt;author&gt;Zhang, K&lt;/author&gt;&lt;author&gt;Lu, C&lt;/author&gt;&lt;author&gt;Huang, X&lt;/author&gt;&lt;author&gt;Cui, J&lt;/author&gt;&lt;author&gt;Li, J&lt;/author&gt;&lt;author&gt;Gao, Y&lt;/author&gt;&lt;author&gt;Liang, W&lt;/author&gt;&lt;author&gt;Liu, Y&lt;/author&gt;&lt;author&gt;Sun, Y&lt;/author&gt;&lt;author&gt;Liu, H&lt;/author&gt;&lt;author&gt;Wei, B&lt;/author&gt;&lt;author&gt;Chen, L&lt;/author&gt;&lt;/authors&gt;&lt;/contributors&gt;&lt;titles&gt;&lt;title&gt;AOC4PLong noncoding RNA regulates tumor cell proliferation and invasion by epithelial-mesenchymal transition in gastric cancer&lt;/title&gt;&lt;secondary-title&gt;Therapeutic advances in gastroenterology&lt;/secondary-title&gt;&lt;/titles&gt;&lt;periodical&gt;&lt;full-title&gt;Therapeutic Advances in Gastroenterology&lt;/full-title&gt;&lt;abbr-1&gt;Therap. Adv. Gastroenterol.&lt;/abbr-1&gt;&lt;abbr-2&gt;Therap Adv Gastroenterol&lt;/abbr-2&gt;&lt;/periodical&gt;&lt;pages&gt;1756284819827697&lt;/pages&gt;&lt;volume&gt;12&lt;/volume&gt;&lt;dates&gt;&lt;year&gt;2019&lt;/year&gt;&lt;/dates&gt;&lt;accession-num&gt;30815034&lt;/accession-num&gt;&lt;label&gt;3.52&lt;/label&gt;&lt;urls&gt;&lt;/urls&gt;&lt;electronic-resource-num&gt;10.1177/1756284819827697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13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2021BDDF" w14:textId="77777777" w:rsidTr="00641752">
        <w:tc>
          <w:tcPr>
            <w:tcW w:w="1637" w:type="dxa"/>
          </w:tcPr>
          <w:p w14:paraId="47A0A7A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TC-497E21.4</w:t>
            </w:r>
          </w:p>
        </w:tc>
        <w:tc>
          <w:tcPr>
            <w:tcW w:w="1526" w:type="dxa"/>
            <w:gridSpan w:val="2"/>
          </w:tcPr>
          <w:p w14:paraId="794C756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431" w:type="dxa"/>
          </w:tcPr>
          <w:p w14:paraId="0540D20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22-3p/NET1</w:t>
            </w:r>
          </w:p>
        </w:tc>
        <w:tc>
          <w:tcPr>
            <w:tcW w:w="2778" w:type="dxa"/>
          </w:tcPr>
          <w:p w14:paraId="22C70A47" w14:textId="6C19D18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ycle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</w:t>
            </w:r>
          </w:p>
        </w:tc>
        <w:tc>
          <w:tcPr>
            <w:tcW w:w="918" w:type="dxa"/>
          </w:tcPr>
          <w:p w14:paraId="48E1F93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Zong&lt;/Author&gt;&lt;Year&gt;2020&lt;/Year&gt;&lt;RecNum&gt;110&lt;/RecNum&gt;&lt;DisplayText&gt;&lt;style face="superscript"&gt;[114]&lt;/style&gt;&lt;/DisplayText&gt;&lt;record&gt;&lt;rec-number&gt;110&lt;/rec-number&gt;&lt;foreign-keys&gt;&lt;key app="EN" db-id="vspsvf95preteme2sd8vaapf0vexewvpvtf9" timestamp="1621089920"&gt;110&lt;/key&gt;&lt;/foreign-keys&gt;&lt;ref-type name="Journal Article"&gt;17&lt;/ref-type&gt;&lt;contributors&gt;&lt;authors&gt;&lt;author&gt;Zong, W&lt;/author&gt;&lt;author&gt;Feng, W&lt;/author&gt;&lt;author&gt;Jiang, Y&lt;/author&gt;&lt;author&gt;Cao, Y&lt;/author&gt;&lt;author&gt;Ke, Y&lt;/author&gt;&lt;author&gt;Shi, X&lt;/author&gt;&lt;author&gt;Ju, S&lt;/author&gt;&lt;author&gt;Cong, H&lt;/author&gt;&lt;author&gt;Wang, X&lt;/author&gt;&lt;author&gt;Cui, M&lt;/author&gt;&lt;author&gt;Jing, R&lt;/author&gt;&lt;/authors&gt;&lt;/contributors&gt;&lt;titles&gt;&lt;title&gt;LncRNA CTC-497E21.4 promotes the progression of gastric cancer via modulating miR-22/NET1 axis through RhoA signaling pathway&lt;/title&gt;&lt;secondary-title&gt;Gastric cancer : official journal of the International Gastric Cancer Association and the Japanese Gastric Cancer Association&lt;/secondary-title&gt;&lt;/titles&gt;&lt;periodical&gt;&lt;full-title&gt;Gastric cancer : official journal of the International Gastric Cancer Association and the Japanese Gastric Cancer Association&lt;/full-title&gt;&lt;abbr-1&gt;Gastric Cancer&lt;/abbr-1&gt;&lt;/periodical&gt;&lt;pages&gt;228-240&lt;/pages&gt;&lt;volume&gt;23&lt;/volume&gt;&lt;number&gt;2&lt;/number&gt;&lt;dates&gt;&lt;year&gt;2020&lt;/year&gt;&lt;/dates&gt;&lt;accession-num&gt;31451992&lt;/accession-num&gt;&lt;label&gt;7.088&lt;/label&gt;&lt;urls&gt;&lt;/urls&gt;&lt;electronic-resource-num&gt;10.1007/s10120-019-00998-w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14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74D63E24" w14:textId="77777777" w:rsidTr="00641752">
        <w:tc>
          <w:tcPr>
            <w:tcW w:w="1637" w:type="dxa"/>
          </w:tcPr>
          <w:p w14:paraId="497DCB2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BANCR</w:t>
            </w:r>
          </w:p>
        </w:tc>
        <w:tc>
          <w:tcPr>
            <w:tcW w:w="1526" w:type="dxa"/>
            <w:gridSpan w:val="2"/>
          </w:tcPr>
          <w:p w14:paraId="79E7B1B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431" w:type="dxa"/>
          </w:tcPr>
          <w:p w14:paraId="489ABBA9" w14:textId="4368AB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ERK1/2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NF-κB1</w:t>
            </w:r>
          </w:p>
        </w:tc>
        <w:tc>
          <w:tcPr>
            <w:tcW w:w="2778" w:type="dxa"/>
          </w:tcPr>
          <w:p w14:paraId="731E22F9" w14:textId="6B9C10FB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poptosis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hemosensitivity</w:t>
            </w:r>
          </w:p>
        </w:tc>
        <w:tc>
          <w:tcPr>
            <w:tcW w:w="918" w:type="dxa"/>
          </w:tcPr>
          <w:p w14:paraId="6630AFD4" w14:textId="62C5B9D9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NaWFvPC9BdXRob3I+PFllYXI+MjAyMTwvWWVhcj48UmVj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NaWFvPC9BdXRob3I+PFllYXI+MjAyMTwvWWVhcj48UmVj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.DATA </w:instrText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15,116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6154CFD5" w14:textId="77777777" w:rsidTr="00641752">
        <w:tc>
          <w:tcPr>
            <w:tcW w:w="1637" w:type="dxa"/>
          </w:tcPr>
          <w:p w14:paraId="5A1ADB0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OTTIP</w:t>
            </w:r>
          </w:p>
        </w:tc>
        <w:tc>
          <w:tcPr>
            <w:tcW w:w="1526" w:type="dxa"/>
            <w:gridSpan w:val="2"/>
          </w:tcPr>
          <w:p w14:paraId="535136E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431" w:type="dxa"/>
          </w:tcPr>
          <w:p w14:paraId="6DB3AE21" w14:textId="170D1509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216a-5p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E32E27" w:rsidRPr="00641752">
              <w:rPr>
                <w:rFonts w:ascii="Book Antiqua" w:hAnsi="Book Antiqua"/>
                <w:color w:val="000000" w:themeColor="text1"/>
              </w:rPr>
              <w:t>miR-615-3p</w:t>
            </w:r>
          </w:p>
        </w:tc>
        <w:tc>
          <w:tcPr>
            <w:tcW w:w="2778" w:type="dxa"/>
          </w:tcPr>
          <w:p w14:paraId="212C1802" w14:textId="774B0ABE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hemosensitivity</w:t>
            </w:r>
            <w:r w:rsidR="00E32E27" w:rsidRPr="00641752">
              <w:rPr>
                <w:rFonts w:ascii="Book Antiqua" w:hAnsi="Book Antiqua"/>
                <w:color w:val="000000" w:themeColor="text1"/>
              </w:rPr>
              <w:t>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E32E27" w:rsidRPr="00641752">
              <w:rPr>
                <w:rFonts w:ascii="Book Antiqua" w:hAnsi="Book Antiqua"/>
                <w:color w:val="000000" w:themeColor="text1"/>
                <w:lang w:eastAsia="zh-CN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  <w:lang w:eastAsia="zh-CN"/>
              </w:rPr>
              <w:t xml:space="preserve"> </w:t>
            </w:r>
            <w:r w:rsidR="00E32E27"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E32E27" w:rsidRPr="00641752">
              <w:rPr>
                <w:rFonts w:ascii="Book Antiqua" w:hAnsi="Book Antiqua"/>
                <w:color w:val="000000" w:themeColor="text1"/>
              </w:rPr>
              <w:t>apoptosis</w:t>
            </w:r>
          </w:p>
        </w:tc>
        <w:tc>
          <w:tcPr>
            <w:tcW w:w="918" w:type="dxa"/>
          </w:tcPr>
          <w:p w14:paraId="33A1CD7C" w14:textId="1C46FC0F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XYW5nPC9BdXRob3I+PFllYXI+MjAxOTwvWWVhcj48UmVj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XYW5nPC9BdXRob3I+PFllYXI+MjAxOTwvWWVhcj48UmVj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.DATA </w:instrText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17,118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5686FD15" w14:textId="77777777" w:rsidTr="00641752">
        <w:tc>
          <w:tcPr>
            <w:tcW w:w="1637" w:type="dxa"/>
          </w:tcPr>
          <w:p w14:paraId="0DB60AA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AC100830.4</w:t>
            </w:r>
          </w:p>
          <w:p w14:paraId="1BC36E3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TC-501O10.1</w:t>
            </w:r>
          </w:p>
          <w:p w14:paraId="336789F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lastRenderedPageBreak/>
              <w:t>RP11-210K20.5</w:t>
            </w:r>
          </w:p>
        </w:tc>
        <w:tc>
          <w:tcPr>
            <w:tcW w:w="1526" w:type="dxa"/>
            <w:gridSpan w:val="2"/>
          </w:tcPr>
          <w:p w14:paraId="2623E69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lastRenderedPageBreak/>
              <w:t>Up</w:t>
            </w:r>
          </w:p>
        </w:tc>
        <w:tc>
          <w:tcPr>
            <w:tcW w:w="2431" w:type="dxa"/>
          </w:tcPr>
          <w:p w14:paraId="4A517130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-</w:t>
            </w:r>
          </w:p>
        </w:tc>
        <w:tc>
          <w:tcPr>
            <w:tcW w:w="2778" w:type="dxa"/>
          </w:tcPr>
          <w:p w14:paraId="31702BD6" w14:textId="0873C873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ifferentially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expresse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C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n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norma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issue</w:t>
            </w:r>
          </w:p>
        </w:tc>
        <w:tc>
          <w:tcPr>
            <w:tcW w:w="918" w:type="dxa"/>
          </w:tcPr>
          <w:p w14:paraId="374E6BB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Liu&lt;/Author&gt;&lt;Year&gt;2018&lt;/Year&gt;&lt;RecNum&gt;82&lt;/RecNum&gt;&lt;DisplayText&gt;&lt;style face="superscript"&gt;[119]&lt;/style&gt;&lt;/DisplayText&gt;&lt;record&gt;&lt;rec-number&gt;82&lt;/rec-number&gt;&lt;foreign-keys&gt;&lt;key app="EN" db-id="vspsvf95preteme2sd8vaapf0vexewvpvtf9" timestamp="1621089920"&gt;82&lt;/key&gt;&lt;/foreign-keys&gt;&lt;ref-type name="Journal Article"&gt;17&lt;/ref-type&gt;&lt;contributors&gt;&lt;authors&gt;&lt;author&gt;Liu, J&lt;/author&gt;&lt;author&gt;Wang, J&lt;/author&gt;&lt;author&gt;Song, Y&lt;/author&gt;&lt;author&gt;Ma, B&lt;/author&gt;&lt;author&gt;Luo, J&lt;/author&gt;&lt;author&gt;Ni, Z&lt;/author&gt;&lt;author&gt;Gao, P&lt;/author&gt;&lt;author&gt;Sun, J&lt;/author&gt;&lt;author&gt;Zhao, J&lt;/author&gt;&lt;author&gt;Chen, X&lt;/author&gt;&lt;author&gt;Wang, Z&lt;/author&gt;&lt;/authors&gt;&lt;/contributors&gt;&lt;titles&gt;&lt;title&gt;A panel consisting of three novel circulating lncRNAs, is it a predictive tool for gastric cancer?&lt;/title&gt;&lt;secondary-title&gt;Journal of cellular and molecular medicine&lt;/secondary-title&gt;&lt;/titles&gt;&lt;periodical&gt;&lt;full-title&gt;Journal of Cellular and Molecular Medicine&lt;/full-title&gt;&lt;abbr-1&gt;J. Cell. Mol. Med.&lt;/abbr-1&gt;&lt;abbr-2&gt;J Cell Mol Med&lt;/abbr-2&gt;&lt;abbr-3&gt;Journal of Cellular &amp;amp; Molecular Medicine&lt;/abbr-3&gt;&lt;/periodical&gt;&lt;pages&gt;3605-3613&lt;/pages&gt;&lt;volume&gt;22&lt;/volume&gt;&lt;number&gt;7&lt;/number&gt;&lt;dates&gt;&lt;year&gt;2018&lt;/year&gt;&lt;/dates&gt;&lt;accession-num&gt;29700972&lt;/accession-num&gt;&lt;label&gt;4.486&lt;/label&gt;&lt;urls&gt;&lt;/urls&gt;&lt;electronic-resource-num&gt;10.1111/jcmm.13640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19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2D2A63A3" w14:textId="77777777" w:rsidTr="00641752">
        <w:tc>
          <w:tcPr>
            <w:tcW w:w="1637" w:type="dxa"/>
          </w:tcPr>
          <w:p w14:paraId="13A7F1E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INHBA-AS1</w:t>
            </w:r>
          </w:p>
          <w:p w14:paraId="2CF844F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BPA-AS1</w:t>
            </w:r>
          </w:p>
          <w:p w14:paraId="4B7AC95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AK001058</w:t>
            </w:r>
          </w:p>
        </w:tc>
        <w:tc>
          <w:tcPr>
            <w:tcW w:w="1526" w:type="dxa"/>
            <w:gridSpan w:val="2"/>
          </w:tcPr>
          <w:p w14:paraId="4089FF7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431" w:type="dxa"/>
          </w:tcPr>
          <w:p w14:paraId="091B612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-</w:t>
            </w:r>
          </w:p>
        </w:tc>
        <w:tc>
          <w:tcPr>
            <w:tcW w:w="2778" w:type="dxa"/>
          </w:tcPr>
          <w:p w14:paraId="7A6B3A4F" w14:textId="7F947EB1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ifferentially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expresse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C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n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norma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issue</w:t>
            </w:r>
          </w:p>
        </w:tc>
        <w:tc>
          <w:tcPr>
            <w:tcW w:w="918" w:type="dxa"/>
          </w:tcPr>
          <w:p w14:paraId="7EA8CF6C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Ke&lt;/Author&gt;&lt;Year&gt;2017&lt;/Year&gt;&lt;RecNum&gt;77&lt;/RecNum&gt;&lt;DisplayText&gt;&lt;style face="superscript"&gt;[120]&lt;/style&gt;&lt;/DisplayText&gt;&lt;record&gt;&lt;rec-number&gt;77&lt;/rec-number&gt;&lt;foreign-keys&gt;&lt;key app="EN" db-id="vspsvf95preteme2sd8vaapf0vexewvpvtf9" timestamp="1621089920"&gt;77&lt;/key&gt;&lt;/foreign-keys&gt;&lt;ref-type name="Journal Article"&gt;17&lt;/ref-type&gt;&lt;contributors&gt;&lt;authors&gt;&lt;author&gt;Ke, D&lt;/author&gt;&lt;author&gt;Li, H&lt;/author&gt;&lt;author&gt;Zhang, Y&lt;/author&gt;&lt;author&gt;An, Y&lt;/author&gt;&lt;author&gt;Fu, H&lt;/author&gt;&lt;author&gt;Fang, X&lt;/author&gt;&lt;author&gt;Zheng, X&lt;/author&gt;&lt;/authors&gt;&lt;/contributors&gt;&lt;titles&gt;&lt;title&gt;The combination of circulating long noncoding RNAs AK001058, INHBA-AS1, MIR4435-2HG, and CEBPA-AS1 fragments in plasma serve as diagnostic markers for gastric cancer&lt;/title&gt;&lt;secondary-title&gt;Oncotarget&lt;/secondary-title&gt;&lt;/titles&gt;&lt;pages&gt;21516-21525&lt;/pages&gt;&lt;volume&gt;8&lt;/volume&gt;&lt;number&gt;13&lt;/number&gt;&lt;dates&gt;&lt;year&gt;2017&lt;/year&gt;&lt;/dates&gt;&lt;accession-num&gt;28423525&lt;/accession-num&gt;&lt;urls&gt;&lt;/urls&gt;&lt;electronic-resource-num&gt;10.18632/oncotarget.15628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20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344872BD" w14:textId="77777777" w:rsidTr="00641752">
        <w:tc>
          <w:tcPr>
            <w:tcW w:w="1637" w:type="dxa"/>
          </w:tcPr>
          <w:p w14:paraId="5A4414EC" w14:textId="1D4CA264" w:rsidR="00637872" w:rsidRPr="00641752" w:rsidRDefault="00D604E6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YTOP</w:t>
            </w:r>
          </w:p>
        </w:tc>
        <w:tc>
          <w:tcPr>
            <w:tcW w:w="1526" w:type="dxa"/>
            <w:gridSpan w:val="2"/>
          </w:tcPr>
          <w:p w14:paraId="00E3823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431" w:type="dxa"/>
          </w:tcPr>
          <w:p w14:paraId="33085C91" w14:textId="2CE13CC5" w:rsidR="00637872" w:rsidRPr="00641752" w:rsidRDefault="00D604E6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03/RAB10</w:t>
            </w:r>
          </w:p>
        </w:tc>
        <w:tc>
          <w:tcPr>
            <w:tcW w:w="2778" w:type="dxa"/>
          </w:tcPr>
          <w:p w14:paraId="62D3EA8F" w14:textId="6019F14A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D604E6"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D604E6" w:rsidRPr="00641752">
              <w:rPr>
                <w:rFonts w:ascii="Book Antiqua" w:hAnsi="Book Antiqua"/>
                <w:color w:val="000000" w:themeColor="text1"/>
              </w:rPr>
              <w:t>mig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D604E6" w:rsidRPr="00641752">
              <w:rPr>
                <w:rFonts w:ascii="Book Antiqua" w:hAnsi="Book Antiqua"/>
                <w:color w:val="000000" w:themeColor="text1"/>
                <w:lang w:eastAsia="zh-CN"/>
              </w:rPr>
              <w:t>apoptosis</w:t>
            </w:r>
          </w:p>
        </w:tc>
        <w:tc>
          <w:tcPr>
            <w:tcW w:w="918" w:type="dxa"/>
          </w:tcPr>
          <w:p w14:paraId="76DA6B0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Zheng&lt;/Author&gt;&lt;Year&gt;2019&lt;/Year&gt;&lt;RecNum&gt;108&lt;/RecNum&gt;&lt;DisplayText&gt;&lt;style face="superscript"&gt;[121]&lt;/style&gt;&lt;/DisplayText&gt;&lt;record&gt;&lt;rec-number&gt;108&lt;/rec-number&gt;&lt;foreign-keys&gt;&lt;key app="EN" db-id="vspsvf95preteme2sd8vaapf0vexewvpvtf9" timestamp="1621089920"&gt;108&lt;/key&gt;&lt;/foreign-keys&gt;&lt;ref-type name="Journal Article"&gt;17&lt;/ref-type&gt;&lt;contributors&gt;&lt;authors&gt;&lt;author&gt;Zheng, R&lt;/author&gt;&lt;author&gt;Liang, J&lt;/author&gt;&lt;author&gt;Lu, J&lt;/author&gt;&lt;author&gt;Li, S&lt;/author&gt;&lt;author&gt;Zhang, G&lt;/author&gt;&lt;author&gt;Wang, X&lt;/author&gt;&lt;author&gt;Liu, M&lt;/author&gt;&lt;author&gt;Wang, W&lt;/author&gt;&lt;author&gt;Chu, H&lt;/author&gt;&lt;author&gt;Tao, G&lt;/author&gt;&lt;author&gt;Zhao, Q&lt;/author&gt;&lt;author&gt;Wang, M&lt;/author&gt;&lt;author&gt;Du, M&lt;/author&gt;&lt;author&gt;Qiang, F&lt;/author&gt;&lt;author&gt;Zhang, Z&lt;/author&gt;&lt;/authors&gt;&lt;/contributors&gt;&lt;titles&gt;&lt;title&gt;Genome-wide long non-coding RNAs identified a panel of novel plasma biomarkers for gastric cancer diagnosis&lt;/title&gt;&lt;secondary-title&gt;Gastric cancer : official journal of the International Gastric Cancer Association and the Japanese Gastric Cancer Association&lt;/secondary-title&gt;&lt;/titles&gt;&lt;periodical&gt;&lt;full-title&gt;Gastric cancer : official journal of the International Gastric Cancer Association and the Japanese Gastric Cancer Association&lt;/full-title&gt;&lt;abbr-1&gt;Gastric Cancer&lt;/abbr-1&gt;&lt;/periodical&gt;&lt;pages&gt;731-741&lt;/pages&gt;&lt;volume&gt;22&lt;/volume&gt;&lt;number&gt;4&lt;/number&gt;&lt;dates&gt;&lt;year&gt;2019&lt;/year&gt;&lt;/dates&gt;&lt;accession-num&gt;30603909&lt;/accession-num&gt;&lt;label&gt;7.088&lt;/label&gt;&lt;urls&gt;&lt;/urls&gt;&lt;electronic-resource-num&gt;10.1007/s10120-018-00915-7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21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3CD00473" w14:textId="77777777" w:rsidTr="00641752">
        <w:tc>
          <w:tcPr>
            <w:tcW w:w="1637" w:type="dxa"/>
          </w:tcPr>
          <w:p w14:paraId="5A6680EB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NKX2-1-AS1</w:t>
            </w:r>
          </w:p>
        </w:tc>
        <w:tc>
          <w:tcPr>
            <w:tcW w:w="1526" w:type="dxa"/>
            <w:gridSpan w:val="2"/>
          </w:tcPr>
          <w:p w14:paraId="296CA36B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431" w:type="dxa"/>
          </w:tcPr>
          <w:p w14:paraId="47C616DD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SERPINE1/VEGFR-2</w:t>
            </w:r>
          </w:p>
        </w:tc>
        <w:tc>
          <w:tcPr>
            <w:tcW w:w="2778" w:type="dxa"/>
          </w:tcPr>
          <w:p w14:paraId="1567F1B5" w14:textId="4838998B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ngiogenesis</w:t>
            </w:r>
          </w:p>
        </w:tc>
        <w:tc>
          <w:tcPr>
            <w:tcW w:w="918" w:type="dxa"/>
          </w:tcPr>
          <w:p w14:paraId="4FB062ED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Teng&lt;/Author&gt;&lt;Year&gt;2021&lt;/Year&gt;&lt;RecNum&gt;95&lt;/RecNum&gt;&lt;DisplayText&gt;&lt;style face="superscript"&gt;[122]&lt;/style&gt;&lt;/DisplayText&gt;&lt;record&gt;&lt;rec-number&gt;95&lt;/rec-number&gt;&lt;foreign-keys&gt;&lt;key app="EN" db-id="vspsvf95preteme2sd8vaapf0vexewvpvtf9" timestamp="1621089920"&gt;95&lt;/key&gt;&lt;/foreign-keys&gt;&lt;ref-type name="Journal Article"&gt;17&lt;/ref-type&gt;&lt;contributors&gt;&lt;authors&gt;&lt;author&gt;Teng, F&lt;/author&gt;&lt;author&gt;Zhang, JX&lt;/author&gt;&lt;author&gt;Chen, Y&lt;/author&gt;&lt;author&gt;Shen, XD&lt;/author&gt;&lt;author&gt;Su, C&lt;/author&gt;&lt;author&gt;Guo, YJ&lt;/author&gt;&lt;author&gt;Wang, PH&lt;/author&gt;&lt;author&gt;Shi, CC&lt;/author&gt;&lt;author&gt;Lei, M&lt;/author&gt;&lt;author&gt;Cao, YO&lt;/author&gt;&lt;author&gt;Liu, SQ&lt;/author&gt;&lt;/authors&gt;&lt;/contributors&gt;&lt;titles&gt;&lt;title&gt;LncRNA NKX2-1-AS1 promotes tumor progression and angiogenesis via upregulation of SERPINE1 expression and activation of the VEGFR-2 signaling pathway in gastric cancer&lt;/title&gt;&lt;secondary-title&gt;Molecular oncology&lt;/secondary-title&gt;&lt;/titles&gt;&lt;periodical&gt;&lt;full-title&gt;Molecular Oncology&lt;/full-title&gt;&lt;abbr-1&gt;Mol. Oncol.&lt;/abbr-1&gt;&lt;abbr-2&gt;Mol Oncol&lt;/abbr-2&gt;&lt;/periodical&gt;&lt;dates&gt;&lt;year&gt;2021&lt;/year&gt;&lt;/dates&gt;&lt;accession-num&gt;33512745&lt;/accession-num&gt;&lt;label&gt;6.574&lt;/label&gt;&lt;urls&gt;&lt;/urls&gt;&lt;electronic-resource-num&gt;10.1002/1878-0261.12911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22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6FCE987A" w14:textId="77777777" w:rsidTr="00641752">
        <w:tc>
          <w:tcPr>
            <w:tcW w:w="1637" w:type="dxa"/>
          </w:tcPr>
          <w:p w14:paraId="13478E4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NEAT1</w:t>
            </w:r>
          </w:p>
        </w:tc>
        <w:tc>
          <w:tcPr>
            <w:tcW w:w="1526" w:type="dxa"/>
            <w:gridSpan w:val="2"/>
          </w:tcPr>
          <w:p w14:paraId="3B297C0D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431" w:type="dxa"/>
          </w:tcPr>
          <w:p w14:paraId="4188E526" w14:textId="178802FC" w:rsidR="00637872" w:rsidRPr="00641752" w:rsidRDefault="00BC0BD9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7-5p/TGFβR2</w:t>
            </w:r>
          </w:p>
        </w:tc>
        <w:tc>
          <w:tcPr>
            <w:tcW w:w="2778" w:type="dxa"/>
          </w:tcPr>
          <w:p w14:paraId="3BCBC842" w14:textId="6AD09794" w:rsidR="00637872" w:rsidRPr="00641752" w:rsidRDefault="00BC0BD9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Angiogenesis</w:t>
            </w:r>
          </w:p>
        </w:tc>
        <w:tc>
          <w:tcPr>
            <w:tcW w:w="918" w:type="dxa"/>
          </w:tcPr>
          <w:p w14:paraId="13CE639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Ma&lt;/Author&gt;&lt;Year&gt;2020&lt;/Year&gt;&lt;RecNum&gt;83&lt;/RecNum&gt;&lt;DisplayText&gt;&lt;style face="superscript"&gt;[123]&lt;/style&gt;&lt;/DisplayText&gt;&lt;record&gt;&lt;rec-number&gt;83&lt;/rec-number&gt;&lt;foreign-keys&gt;&lt;key app="EN" db-id="vspsvf95preteme2sd8vaapf0vexewvpvtf9" timestamp="1621089920"&gt;83&lt;/key&gt;&lt;/foreign-keys&gt;&lt;ref-type name="Journal Article"&gt;17&lt;/ref-type&gt;&lt;contributors&gt;&lt;authors&gt;&lt;author&gt;Ma, P&lt;/author&gt;&lt;author&gt;Pan, Y&lt;/author&gt;&lt;author&gt;Yang, F&lt;/author&gt;&lt;author&gt;Fang, Y&lt;/author&gt;&lt;author&gt;Liu, W&lt;/author&gt;&lt;author&gt;Zhao, C&lt;/author&gt;&lt;author&gt;Yu, T&lt;/author&gt;&lt;author&gt;Xie, M&lt;/author&gt;&lt;author&gt;Jing, X&lt;/author&gt;&lt;author&gt;Wu, X&lt;/author&gt;&lt;author&gt;Sun, C&lt;/author&gt;&lt;author&gt;Li, W&lt;/author&gt;&lt;author&gt;Xu, T&lt;/author&gt;&lt;author&gt;Shu, Y&lt;/author&gt;&lt;/authors&gt;&lt;/contributors&gt;&lt;titles&gt;&lt;title&gt;KLF5-Modulated lncRNA NEAT1 Contributes to Tumorigenesis by Acting as a Scaffold for BRG1 to Silence GADD45A in Gastric Cancer&lt;/title&gt;&lt;secondary-title&gt;Molecular therapy. Nucleic acids&lt;/secondary-title&gt;&lt;/titles&gt;&lt;pages&gt;382-395&lt;/pages&gt;&lt;volume&gt;22&lt;/volume&gt;&lt;dates&gt;&lt;year&gt;2020&lt;/year&gt;&lt;/dates&gt;&lt;accession-num&gt;33230443&lt;/accession-num&gt;&lt;label&gt;7.032&lt;/label&gt;&lt;urls&gt;&lt;/urls&gt;&lt;electronic-resource-num&gt;10.1016/j.omtn.2020.09.003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23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47949A3A" w14:textId="77777777" w:rsidTr="00641752">
        <w:tc>
          <w:tcPr>
            <w:tcW w:w="1637" w:type="dxa"/>
          </w:tcPr>
          <w:p w14:paraId="63BC6240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ZFAS1</w:t>
            </w:r>
          </w:p>
        </w:tc>
        <w:tc>
          <w:tcPr>
            <w:tcW w:w="1526" w:type="dxa"/>
            <w:gridSpan w:val="2"/>
          </w:tcPr>
          <w:p w14:paraId="4D121AAC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431" w:type="dxa"/>
          </w:tcPr>
          <w:p w14:paraId="4A96282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EPAS1</w:t>
            </w:r>
          </w:p>
        </w:tc>
        <w:tc>
          <w:tcPr>
            <w:tcW w:w="2778" w:type="dxa"/>
          </w:tcPr>
          <w:p w14:paraId="7D8E4630" w14:textId="19305BB2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Recurrence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etastasis</w:t>
            </w:r>
          </w:p>
        </w:tc>
        <w:tc>
          <w:tcPr>
            <w:tcW w:w="918" w:type="dxa"/>
          </w:tcPr>
          <w:p w14:paraId="5627953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Zhu&lt;/Author&gt;&lt;Year&gt;2021&lt;/Year&gt;&lt;RecNum&gt;109&lt;/RecNum&gt;&lt;DisplayText&gt;&lt;style face="superscript"&gt;[124]&lt;/style&gt;&lt;/DisplayText&gt;&lt;record&gt;&lt;rec-number&gt;109&lt;/rec-number&gt;&lt;foreign-keys&gt;&lt;key app="EN" db-id="vspsvf95preteme2sd8vaapf0vexewvpvtf9" timestamp="1621089920"&gt;109&lt;/key&gt;&lt;/foreign-keys&gt;&lt;ref-type name="Journal Article"&gt;17&lt;/ref-type&gt;&lt;contributors&gt;&lt;authors&gt;&lt;author&gt;Zhu, T&lt;/author&gt;&lt;author&gt;Wang, Z&lt;/author&gt;&lt;author&gt;Wang, G&lt;/author&gt;&lt;author&gt;Hu, Z&lt;/author&gt;&lt;author&gt;Ding, H&lt;/author&gt;&lt;author&gt;Li, R&lt;/author&gt;&lt;author&gt;Sun, J&lt;/author&gt;&lt;/authors&gt;&lt;/contributors&gt;&lt;titles&gt;&lt;title&gt;Long non-coding RNA ZFAS1 promotes the expression of EPAS1 in gastric cardia adenocarcinoma&lt;/title&gt;&lt;secondary-title&gt;Journal of advanced research&lt;/secondary-title&gt;&lt;/titles&gt;&lt;pages&gt;7-15&lt;/pages&gt;&lt;volume&gt;28&lt;/volume&gt;&lt;dates&gt;&lt;year&gt;2021&lt;/year&gt;&lt;/dates&gt;&lt;accession-num&gt;33364040&lt;/accession-num&gt;&lt;label&gt;6.992&lt;/label&gt;&lt;urls&gt;&lt;/urls&gt;&lt;electronic-resource-num&gt;10.1016/j.jare.2020.06.006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24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79F3DD6A" w14:textId="77777777" w:rsidTr="00641752">
        <w:tc>
          <w:tcPr>
            <w:tcW w:w="1637" w:type="dxa"/>
          </w:tcPr>
          <w:p w14:paraId="2AED79D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TSPEAR-AS2</w:t>
            </w:r>
          </w:p>
        </w:tc>
        <w:tc>
          <w:tcPr>
            <w:tcW w:w="1526" w:type="dxa"/>
            <w:gridSpan w:val="2"/>
          </w:tcPr>
          <w:p w14:paraId="7367ED9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431" w:type="dxa"/>
          </w:tcPr>
          <w:p w14:paraId="7513AF4C" w14:textId="3050838B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EZH2/GJA1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R-1207-5p/CLDN4</w:t>
            </w:r>
          </w:p>
        </w:tc>
        <w:tc>
          <w:tcPr>
            <w:tcW w:w="2778" w:type="dxa"/>
          </w:tcPr>
          <w:p w14:paraId="0F38DBD7" w14:textId="1220910A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bookmarkStart w:id="26" w:name="OLE_LINK48"/>
            <w:bookmarkStart w:id="27" w:name="OLE_LINK49"/>
            <w:r w:rsidRPr="00641752">
              <w:rPr>
                <w:rFonts w:ascii="Book Antiqua" w:hAnsi="Book Antiqua"/>
                <w:color w:val="000000" w:themeColor="text1"/>
              </w:rPr>
              <w:t>Tumor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gression</w:t>
            </w:r>
            <w:bookmarkEnd w:id="26"/>
            <w:bookmarkEnd w:id="27"/>
          </w:p>
        </w:tc>
        <w:tc>
          <w:tcPr>
            <w:tcW w:w="918" w:type="dxa"/>
          </w:tcPr>
          <w:p w14:paraId="135689D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Ma&lt;/Author&gt;&lt;Year&gt;2020&lt;/Year&gt;&lt;RecNum&gt;84&lt;/RecNum&gt;&lt;DisplayText&gt;&lt;style face="superscript"&gt;[125]&lt;/style&gt;&lt;/DisplayText&gt;&lt;record&gt;&lt;rec-number&gt;84&lt;/rec-number&gt;&lt;foreign-keys&gt;&lt;key app="EN" db-id="vspsvf95preteme2sd8vaapf0vexewvpvtf9" timestamp="1621089920"&gt;84&lt;/key&gt;&lt;/foreign-keys&gt;&lt;ref-type name="Journal Article"&gt;17&lt;/ref-type&gt;&lt;contributors&gt;&lt;authors&gt;&lt;author&gt;Ma, ZH&lt;/author&gt;&lt;author&gt;Shuai, Y&lt;/author&gt;&lt;author&gt;Gao, XY&lt;/author&gt;&lt;author&gt;Yan, Y&lt;/author&gt;&lt;author&gt;Wang, KM&lt;/author&gt;&lt;author&gt;Wen, XZ&lt;/author&gt;&lt;author&gt;Ji, JF&lt;/author&gt;&lt;/authors&gt;&lt;/contributors&gt;&lt;titles&gt;&lt;title&gt;BTEB2-Activated lncRNA TSPEAR-AS2 Drives GC Progression through Suppressing GJA1 Expression and Upregulating CLDN4 Expression&lt;/title&gt;&lt;secondary-title&gt;Molecular therapy. Nucleic acids&lt;/secondary-title&gt;&lt;/titles&gt;&lt;pages&gt;1129-1141&lt;/pages&gt;&lt;volume&gt;22&lt;/volume&gt;&lt;dates&gt;&lt;year&gt;2020&lt;/year&gt;&lt;/dates&gt;&lt;accession-num&gt;33294297&lt;/accession-num&gt;&lt;label&gt;7.032&lt;/label&gt;&lt;urls&gt;&lt;/urls&gt;&lt;electronic-resource-num&gt;10.1016/j.omtn.2020.10.022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25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1E7ADA50" w14:textId="77777777" w:rsidTr="00641752">
        <w:tc>
          <w:tcPr>
            <w:tcW w:w="1637" w:type="dxa"/>
          </w:tcPr>
          <w:p w14:paraId="1B822E8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TMEM92-AS1</w:t>
            </w:r>
          </w:p>
        </w:tc>
        <w:tc>
          <w:tcPr>
            <w:tcW w:w="1526" w:type="dxa"/>
            <w:gridSpan w:val="2"/>
          </w:tcPr>
          <w:p w14:paraId="6C40F1F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2431" w:type="dxa"/>
          </w:tcPr>
          <w:p w14:paraId="128ED47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YBX1/CCL5</w:t>
            </w:r>
          </w:p>
        </w:tc>
        <w:tc>
          <w:tcPr>
            <w:tcW w:w="2778" w:type="dxa"/>
          </w:tcPr>
          <w:p w14:paraId="0C7A97C1" w14:textId="01B7D4D9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Tumor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gression</w:t>
            </w:r>
          </w:p>
        </w:tc>
        <w:tc>
          <w:tcPr>
            <w:tcW w:w="918" w:type="dxa"/>
          </w:tcPr>
          <w:p w14:paraId="561C808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Song&lt;/Author&gt;&lt;Year&gt;2020&lt;/Year&gt;&lt;RecNum&gt;92&lt;/RecNum&gt;&lt;DisplayText&gt;&lt;style face="superscript"&gt;[126]&lt;/style&gt;&lt;/DisplayText&gt;&lt;record&gt;&lt;rec-number&gt;92&lt;/rec-number&gt;&lt;foreign-keys&gt;&lt;key app="EN" db-id="vspsvf95preteme2sd8vaapf0vexewvpvtf9" timestamp="1621089920"&gt;92&lt;/key&gt;&lt;/foreign-keys&gt;&lt;ref-type name="Journal Article"&gt;17&lt;/ref-type&gt;&lt;contributors&gt;&lt;authors&gt;&lt;author&gt;Song, S&lt;/author&gt;&lt;author&gt;He, X&lt;/author&gt;&lt;author&gt;Wang, J&lt;/author&gt;&lt;author&gt;Song, H&lt;/author&gt;&lt;author&gt;Wang, Y&lt;/author&gt;&lt;author&gt;Liu, Y&lt;/author&gt;&lt;author&gt;Zhou, Z&lt;/author&gt;&lt;author&gt;Yu, Z&lt;/author&gt;&lt;author&gt;Miao, D&lt;/author&gt;&lt;author&gt;Xue, Y&lt;/author&gt;&lt;/authors&gt;&lt;/contributors&gt;&lt;titles&gt;&lt;title&gt;A novel long noncoding RNA, TMEM92-AS1, promotes gastric cancer progression by binding to YBX1 to mediate CCL5&lt;/title&gt;&lt;secondary-title&gt;Molecular oncology&lt;/secondary-title&gt;&lt;/titles&gt;&lt;periodical&gt;&lt;full-title&gt;Molecular Oncology&lt;/full-title&gt;&lt;abbr-1&gt;Mol. Oncol.&lt;/abbr-1&gt;&lt;abbr-2&gt;Mol Oncol&lt;/abbr-2&gt;&lt;/periodical&gt;&lt;dates&gt;&lt;year&gt;2020&lt;/year&gt;&lt;/dates&gt;&lt;accession-num&gt;33247987&lt;/accession-num&gt;&lt;label&gt;6.574&lt;/label&gt;&lt;urls&gt;&lt;/urls&gt;&lt;electronic-resource-num&gt;10.1002/1878-0261.12863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26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587131B8" w14:textId="77777777" w:rsidTr="00641752">
        <w:tc>
          <w:tcPr>
            <w:tcW w:w="1637" w:type="dxa"/>
          </w:tcPr>
          <w:p w14:paraId="6A15F5CB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RNDE</w:t>
            </w:r>
          </w:p>
        </w:tc>
        <w:tc>
          <w:tcPr>
            <w:tcW w:w="1526" w:type="dxa"/>
            <w:gridSpan w:val="2"/>
          </w:tcPr>
          <w:p w14:paraId="6783589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2431" w:type="dxa"/>
          </w:tcPr>
          <w:p w14:paraId="34E99B20" w14:textId="31C9DA31" w:rsidR="00637872" w:rsidRPr="00641752" w:rsidRDefault="00FB45A1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NEDD4-1/PTEN</w:t>
            </w:r>
          </w:p>
        </w:tc>
        <w:tc>
          <w:tcPr>
            <w:tcW w:w="2778" w:type="dxa"/>
          </w:tcPr>
          <w:p w14:paraId="00F0FC69" w14:textId="34FE52F1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hemosensitivity</w:t>
            </w:r>
          </w:p>
        </w:tc>
        <w:tc>
          <w:tcPr>
            <w:tcW w:w="918" w:type="dxa"/>
          </w:tcPr>
          <w:p w14:paraId="380FFD3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Zhang&lt;/Author&gt;&lt;Year&gt;2021&lt;/Year&gt;&lt;RecNum&gt;103&lt;/RecNum&gt;&lt;DisplayText&gt;&lt;style face="superscript"&gt;[127]&lt;/style&gt;&lt;/DisplayText&gt;&lt;record&gt;&lt;rec-number&gt;103&lt;/rec-number&gt;&lt;foreign-keys&gt;&lt;key app="EN" db-id="vspsvf95preteme2sd8vaapf0vexewvpvtf9" timestamp="1621089920"&gt;103&lt;/key&gt;&lt;/foreign-keys&gt;&lt;ref-type name="Journal Article"&gt;17&lt;/ref-type&gt;&lt;contributors&gt;&lt;authors&gt;&lt;author&gt;Zhang, F&lt;/author&gt;&lt;author&gt;Wang, H&lt;/author&gt;&lt;author&gt;Yu, J&lt;/author&gt;&lt;author&gt;Yao, X&lt;/author&gt;&lt;author&gt;Yang, S&lt;/author&gt;&lt;author&gt;Li, W&lt;/author&gt;&lt;author&gt;Xu, L&lt;/author&gt;&lt;author&gt;Zhao, L&lt;/author&gt;&lt;/authors&gt;&lt;/contributors&gt;&lt;titles&gt;&lt;title&gt;LncRNA CRNDE attenuates chemoresistance in gastric cancer via SRSF6-regulated alternative splicing of PICALM&lt;/title&gt;&lt;secondary-title&gt;Molecular cancer&lt;/secondary-title&gt;&lt;/titles&gt;&lt;periodical&gt;&lt;full-title&gt;Molecular Cancer&lt;/full-title&gt;&lt;abbr-1&gt;Mol. Cancer&lt;/abbr-1&gt;&lt;abbr-2&gt;Mol Cancer&lt;/abbr-2&gt;&lt;/periodical&gt;&lt;pages&gt;6&lt;/pages&gt;&lt;volume&gt;20&lt;/volume&gt;&lt;number&gt;1&lt;/number&gt;&lt;dates&gt;&lt;year&gt;2021&lt;/year&gt;&lt;/dates&gt;&lt;accession-num&gt;33397371&lt;/accession-num&gt;&lt;label&gt;15.302&lt;/label&gt;&lt;urls&gt;&lt;/urls&gt;&lt;electronic-resource-num&gt;10.1186/s12943-020-01299-y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27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15CD0E86" w14:textId="77777777" w:rsidTr="00641752">
        <w:tc>
          <w:tcPr>
            <w:tcW w:w="1637" w:type="dxa"/>
          </w:tcPr>
          <w:p w14:paraId="098D3AE3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EG3</w:t>
            </w:r>
          </w:p>
        </w:tc>
        <w:tc>
          <w:tcPr>
            <w:tcW w:w="1526" w:type="dxa"/>
            <w:gridSpan w:val="2"/>
          </w:tcPr>
          <w:p w14:paraId="0A18BE2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2431" w:type="dxa"/>
          </w:tcPr>
          <w:p w14:paraId="7244A886" w14:textId="6AF7D3AB" w:rsidR="00637872" w:rsidRPr="00641752" w:rsidRDefault="00CC1069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81a-5p/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TP4B</w:t>
            </w:r>
          </w:p>
        </w:tc>
        <w:tc>
          <w:tcPr>
            <w:tcW w:w="2778" w:type="dxa"/>
          </w:tcPr>
          <w:p w14:paraId="4F021743" w14:textId="330EB936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644BB9" w:rsidRPr="00641752">
              <w:rPr>
                <w:rFonts w:ascii="Book Antiqua" w:hAnsi="Book Antiqua"/>
                <w:color w:val="000000" w:themeColor="text1"/>
                <w:lang w:eastAsia="zh-CN"/>
              </w:rPr>
              <w:t>apoptosis</w:t>
            </w:r>
          </w:p>
        </w:tc>
        <w:tc>
          <w:tcPr>
            <w:tcW w:w="918" w:type="dxa"/>
          </w:tcPr>
          <w:p w14:paraId="1E43457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Tang&lt;/Author&gt;&lt;Year&gt;2020&lt;/Year&gt;&lt;RecNum&gt;703&lt;/RecNum&gt;&lt;DisplayText&gt;&lt;style face="superscript"&gt;[128]&lt;/style&gt;&lt;/DisplayText&gt;&lt;record&gt;&lt;rec-number&gt;703&lt;/rec-number&gt;&lt;foreign-keys&gt;&lt;key app="EN" db-id="dp5tteax5tpvt1e5ep1pfsx822tszee9a090" timestamp="1616245107"&gt;703&lt;/key&gt;&lt;/foreign-keys&gt;&lt;ref-type name="Journal Article"&gt;17&lt;/ref-type&gt;&lt;contributors&gt;&lt;authors&gt;&lt;author&gt;Tang, H&lt;/author&gt;&lt;author&gt;Long, Q&lt;/author&gt;&lt;author&gt;Zhuang, K&lt;/author&gt;&lt;author&gt;Yan, Y&lt;/author&gt;&lt;author&gt;Han, K&lt;/author&gt;&lt;author&gt;Guo, H&lt;/author&gt;&lt;author&gt;Lu, X&lt;/author&gt;&lt;/authors&gt;&lt;/contributors&gt;&lt;titles&gt;&lt;title&gt;miR-665 promotes the progression of gastric adenocarcinoma via elevating FAK activation through targeting SOCS3 and is negatively regulated by lncRNA MEG3&lt;/title&gt;&lt;secondary-title&gt;Journal of cellular physiology&lt;/secondary-title&gt;&lt;/titles&gt;&lt;periodical&gt;&lt;full-title&gt;Journal of cellular physiology&lt;/full-title&gt;&lt;/periodical&gt;&lt;pages&gt;4709-4719&lt;/pages&gt;&lt;volume&gt;235&lt;/volume&gt;&lt;number&gt;5&lt;/number&gt;&lt;dates&gt;&lt;year&gt;2020&lt;/year&gt;&lt;/dates&gt;&lt;accession-num&gt;31650535&lt;/accession-num&gt;&lt;label&gt;5.546&lt;/label&gt;&lt;urls&gt;&lt;/urls&gt;&lt;electronic-resource-num&gt;10.1002/jcp.29349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28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2C184BB9" w14:textId="77777777" w:rsidTr="00641752">
        <w:tc>
          <w:tcPr>
            <w:tcW w:w="1637" w:type="dxa"/>
          </w:tcPr>
          <w:p w14:paraId="76B2DCC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PCSK2-2:1</w:t>
            </w:r>
          </w:p>
        </w:tc>
        <w:tc>
          <w:tcPr>
            <w:tcW w:w="1526" w:type="dxa"/>
            <w:gridSpan w:val="2"/>
          </w:tcPr>
          <w:p w14:paraId="46CDB888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2431" w:type="dxa"/>
          </w:tcPr>
          <w:p w14:paraId="5D2D103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-</w:t>
            </w:r>
          </w:p>
        </w:tc>
        <w:tc>
          <w:tcPr>
            <w:tcW w:w="2778" w:type="dxa"/>
          </w:tcPr>
          <w:p w14:paraId="24D52EBC" w14:textId="6E479E58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ifferentially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expresse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C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n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norma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issue</w:t>
            </w:r>
          </w:p>
        </w:tc>
        <w:tc>
          <w:tcPr>
            <w:tcW w:w="918" w:type="dxa"/>
          </w:tcPr>
          <w:p w14:paraId="216EA0B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Cai&lt;/Author&gt;&lt;Year&gt;2019&lt;/Year&gt;&lt;RecNum&gt;73&lt;/RecNum&gt;&lt;DisplayText&gt;&lt;style face="superscript"&gt;[129]&lt;/style&gt;&lt;/DisplayText&gt;&lt;record&gt;&lt;rec-number&gt;73&lt;/rec-number&gt;&lt;foreign-keys&gt;&lt;key app="EN" db-id="vspsvf95preteme2sd8vaapf0vexewvpvtf9" timestamp="1621089920"&gt;73&lt;/key&gt;&lt;/foreign-keys&gt;&lt;ref-type name="Journal Article"&gt;17&lt;/ref-type&gt;&lt;contributors&gt;&lt;authors&gt;&lt;author&gt;Cai, C&lt;/author&gt;&lt;author&gt;Zhang, H&lt;/author&gt;&lt;author&gt;Zhu, Y&lt;/author&gt;&lt;author&gt;Zheng, P&lt;/author&gt;&lt;author&gt;Xu, Y&lt;/author&gt;&lt;author&gt;Sun, J&lt;/author&gt;&lt;author&gt;Zhang, M&lt;/author&gt;&lt;author&gt;Lan, T&lt;/author&gt;&lt;author&gt;Gu, B&lt;/author&gt;&lt;author&gt;Li, S&lt;/author&gt;&lt;author&gt;Ma, P&lt;/author&gt;&lt;/authors&gt;&lt;/contributors&gt;&lt;titles&gt;&lt;title&gt;Serum Exosomal Long Noncoding RNA pcsk2-2:1 As A Potential Novel Diagnostic Biomarker For Gastric Cancer&lt;/title&gt;&lt;secondary-title&gt;OncoTargets and therapy&lt;/secondary-title&gt;&lt;/titles&gt;&lt;periodical&gt;&lt;full-title&gt;OncoTargets and Therapy&lt;/full-title&gt;&lt;abbr-1&gt;Onco Targets Ther.&lt;/abbr-1&gt;&lt;abbr-2&gt;Onco Targets Ther&lt;/abbr-2&gt;&lt;abbr-3&gt;OncoTargets &amp;amp; Therapy&lt;/abbr-3&gt;&lt;/periodical&gt;&lt;pages&gt;10035-10041&lt;/pages&gt;&lt;volume&gt;12&lt;/volume&gt;&lt;dates&gt;&lt;year&gt;2019&lt;/year&gt;&lt;/dates&gt;&lt;accession-num&gt;31819499&lt;/accession-num&gt;&lt;label&gt;3.337&lt;/label&gt;&lt;urls&gt;&lt;/urls&gt;&lt;electronic-resource-num&gt;10.2147/ott.S229033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29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0E719951" w14:textId="77777777" w:rsidTr="00641752">
        <w:tc>
          <w:tcPr>
            <w:tcW w:w="1637" w:type="dxa"/>
          </w:tcPr>
          <w:p w14:paraId="3B1DB75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GNAQ-6:1</w:t>
            </w:r>
          </w:p>
        </w:tc>
        <w:tc>
          <w:tcPr>
            <w:tcW w:w="1526" w:type="dxa"/>
            <w:gridSpan w:val="2"/>
          </w:tcPr>
          <w:p w14:paraId="7E10961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2431" w:type="dxa"/>
          </w:tcPr>
          <w:p w14:paraId="5D5A1338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-</w:t>
            </w:r>
          </w:p>
        </w:tc>
        <w:tc>
          <w:tcPr>
            <w:tcW w:w="2778" w:type="dxa"/>
          </w:tcPr>
          <w:p w14:paraId="63A02DB9" w14:textId="3DCB222C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ifferentially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expresse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C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n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norma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issue</w:t>
            </w:r>
          </w:p>
        </w:tc>
        <w:tc>
          <w:tcPr>
            <w:tcW w:w="918" w:type="dxa"/>
          </w:tcPr>
          <w:p w14:paraId="1306FF0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Li&lt;/Author&gt;&lt;Year&gt;2020&lt;/Year&gt;&lt;RecNum&gt;79&lt;/RecNum&gt;&lt;DisplayText&gt;&lt;style face="superscript"&gt;[130]&lt;/style&gt;&lt;/DisplayText&gt;&lt;record&gt;&lt;rec-number&gt;79&lt;/rec-number&gt;&lt;foreign-keys&gt;&lt;key app="EN" db-id="vspsvf95preteme2sd8vaapf0vexewvpvtf9" timestamp="1621089920"&gt;79&lt;/key&gt;&lt;/foreign-keys&gt;&lt;ref-type name="Journal Article"&gt;17&lt;/ref-type&gt;&lt;contributors&gt;&lt;authors&gt;&lt;author&gt;Li, S&lt;/author&gt;&lt;author&gt;Zhang, M&lt;/author&gt;&lt;author&gt;Zhang, H&lt;/author&gt;&lt;author&gt;Hu, K&lt;/author&gt;&lt;author&gt;Cai, C&lt;/author&gt;&lt;author&gt;Wang, J&lt;/author&gt;&lt;author&gt;Shi, L&lt;/author&gt;&lt;author&gt;Ma, P&lt;/author&gt;&lt;author&gt;Xu, Y&lt;/author&gt;&lt;author&gt;Zheng, P&lt;/author&gt;&lt;/authors&gt;&lt;/contributors&gt;&lt;titles&gt;&lt;title&gt;Exosomal long noncoding RNA lnc-GNAQ-6:1 may serve as a diagnostic marker for gastric cancer&lt;/title&gt;&lt;secondary-title&gt;Clinica chimica acta; international journal of clinical chemistry&lt;/secondary-title&gt;&lt;/titles&gt;&lt;pages&gt;252-257&lt;/pages&gt;&lt;volume&gt;501&lt;/volume&gt;&lt;dates&gt;&lt;year&gt;2020&lt;/year&gt;&lt;/dates&gt;&lt;accession-num&gt;31730812&lt;/accession-num&gt;&lt;label&gt;2.615&lt;/label&gt;&lt;urls&gt;&lt;/urls&gt;&lt;electronic-resource-num&gt;10.1016/j.cca.2019.10.047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30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2CD723F0" w14:textId="77777777" w:rsidTr="00641752">
        <w:tc>
          <w:tcPr>
            <w:tcW w:w="1637" w:type="dxa"/>
          </w:tcPr>
          <w:p w14:paraId="371364A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TSLP4</w:t>
            </w:r>
          </w:p>
        </w:tc>
        <w:tc>
          <w:tcPr>
            <w:tcW w:w="1526" w:type="dxa"/>
            <w:gridSpan w:val="2"/>
          </w:tcPr>
          <w:p w14:paraId="7E087B2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2431" w:type="dxa"/>
          </w:tcPr>
          <w:p w14:paraId="2668B0D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sp90α/HNRNPAB</w:t>
            </w:r>
          </w:p>
        </w:tc>
        <w:tc>
          <w:tcPr>
            <w:tcW w:w="2778" w:type="dxa"/>
          </w:tcPr>
          <w:p w14:paraId="19556B72" w14:textId="225D66AE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EMT</w:t>
            </w:r>
          </w:p>
        </w:tc>
        <w:tc>
          <w:tcPr>
            <w:tcW w:w="918" w:type="dxa"/>
          </w:tcPr>
          <w:p w14:paraId="7D07BC7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Pan&lt;/Author&gt;&lt;Year&gt;2021&lt;/Year&gt;&lt;RecNum&gt;89&lt;/RecNum&gt;&lt;DisplayText&gt;&lt;style face="superscript"&gt;[131]&lt;/style&gt;&lt;/DisplayText&gt;&lt;record&gt;&lt;rec-number&gt;89&lt;/rec-number&gt;&lt;foreign-keys&gt;&lt;key app="EN" db-id="vspsvf95preteme2sd8vaapf0vexewvpvtf9" timestamp="1621089920"&gt;89&lt;/key&gt;&lt;/foreign-keys&gt;&lt;ref-type name="Journal Article"&gt;17&lt;/ref-type&gt;&lt;contributors&gt;&lt;authors&gt;&lt;author&gt;Pan, T&lt;/author&gt;&lt;author&gt;Yu, Z&lt;/author&gt;&lt;author&gt;Jin, Z&lt;/author&gt;&lt;author&gt;Wu, X&lt;/author&gt;&lt;author&gt;Wu, A&lt;/author&gt;&lt;author&gt;Hou, J&lt;/author&gt;&lt;author&gt;Chang, X&lt;/author&gt;&lt;author&gt;Fan, Z&lt;/author&gt;&lt;author&gt;Li, J&lt;/author&gt;&lt;author&gt;Yu, B&lt;/author&gt;&lt;author&gt;Li, F&lt;/author&gt;&lt;author&gt;Yan, C&lt;/author&gt;&lt;author&gt;Yang, Z&lt;/author&gt;&lt;author&gt;Zhu, Z&lt;/author&gt;&lt;author&gt;Liu, B&lt;/author&gt;&lt;author&gt;Su, L&lt;/author&gt;&lt;/authors&gt;&lt;/contributors&gt;&lt;titles&gt;&lt;title&gt;Tumor suppressor lnc-CTSLP4 inhibits EMT and metastasis of gastric cancer by attenuating HNRNPAB-dependent Snail transcription&lt;/title&gt;&lt;secondary-title&gt;Molecular therapy. Nucleic acids&lt;/secondary-title&gt;&lt;/titles&gt;&lt;pages&gt;1288-1303&lt;/pages&gt;&lt;volume&gt;23&lt;/volume&gt;&lt;dates&gt;&lt;year&gt;2021&lt;/year&gt;&lt;/dates&gt;&lt;accession-num&gt;33717650&lt;/accession-num&gt;&lt;label&gt;7.032&lt;/label&gt;&lt;urls&gt;&lt;/urls&gt;&lt;electronic-resource-num&gt;10.1016/j.omtn.2021.02.003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31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bookmarkEnd w:id="24"/>
      <w:bookmarkEnd w:id="25"/>
    </w:tbl>
    <w:p w14:paraId="548A72E5" w14:textId="77777777" w:rsidR="00637872" w:rsidRPr="00641752" w:rsidRDefault="0063787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5E66AAAF" w14:textId="324DF2D4" w:rsidR="00637872" w:rsidRPr="00641752" w:rsidRDefault="00637872" w:rsidP="00641752">
      <w:pPr>
        <w:spacing w:line="360" w:lineRule="auto"/>
        <w:jc w:val="both"/>
        <w:rPr>
          <w:rFonts w:ascii="Book Antiqua" w:hAnsi="Book Antiqua"/>
          <w:b/>
          <w:bCs/>
          <w:color w:val="000000" w:themeColor="text1"/>
          <w:lang w:eastAsia="zh-CN"/>
        </w:rPr>
      </w:pPr>
      <w:r w:rsidRPr="00641752">
        <w:rPr>
          <w:rFonts w:ascii="Book Antiqua" w:hAnsi="Book Antiqua"/>
          <w:color w:val="000000" w:themeColor="text1"/>
        </w:rPr>
        <w:br w:type="page"/>
      </w:r>
      <w:bookmarkStart w:id="28" w:name="_Hlk67099137"/>
      <w:r w:rsidR="00641752">
        <w:rPr>
          <w:rFonts w:ascii="Book Antiqua" w:hAnsi="Book Antiqua"/>
          <w:b/>
          <w:bCs/>
          <w:color w:val="000000" w:themeColor="text1"/>
        </w:rPr>
        <w:lastRenderedPageBreak/>
        <w:t xml:space="preserve">Table 3 </w:t>
      </w:r>
      <w:r w:rsidRPr="00641752">
        <w:rPr>
          <w:rFonts w:ascii="Book Antiqua" w:hAnsi="Book Antiqua"/>
          <w:b/>
          <w:bCs/>
          <w:color w:val="000000" w:themeColor="text1"/>
        </w:rPr>
        <w:t>Important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proofErr w:type="spellStart"/>
      <w:r w:rsidRPr="00641752">
        <w:rPr>
          <w:rFonts w:ascii="Book Antiqua" w:hAnsi="Book Antiqua"/>
          <w:b/>
          <w:bCs/>
          <w:color w:val="000000" w:themeColor="text1"/>
        </w:rPr>
        <w:t>c</w:t>
      </w:r>
      <w:bookmarkEnd w:id="28"/>
      <w:r w:rsidRPr="00641752">
        <w:rPr>
          <w:rFonts w:ascii="Book Antiqua" w:hAnsi="Book Antiqua"/>
          <w:b/>
          <w:bCs/>
          <w:color w:val="000000" w:themeColor="text1"/>
        </w:rPr>
        <w:t>ircRNAs</w:t>
      </w:r>
      <w:proofErr w:type="spellEnd"/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and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heir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targets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and</w:t>
      </w:r>
      <w:r w:rsidR="00641752">
        <w:rPr>
          <w:rFonts w:ascii="Book Antiqua" w:hAnsi="Book Antiqua"/>
          <w:b/>
          <w:bCs/>
          <w:color w:val="000000" w:themeColor="text1"/>
        </w:rPr>
        <w:t xml:space="preserve"> </w:t>
      </w:r>
      <w:r w:rsidRPr="00641752">
        <w:rPr>
          <w:rFonts w:ascii="Book Antiqua" w:hAnsi="Book Antiqua"/>
          <w:b/>
          <w:bCs/>
          <w:color w:val="000000" w:themeColor="text1"/>
        </w:rPr>
        <w:t>biologi</w:t>
      </w:r>
      <w:r w:rsidR="00641752">
        <w:rPr>
          <w:rFonts w:ascii="Book Antiqua" w:hAnsi="Book Antiqua"/>
          <w:b/>
          <w:bCs/>
          <w:color w:val="000000" w:themeColor="text1"/>
        </w:rPr>
        <w:t>cal functions in gastric cancer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8"/>
        <w:gridCol w:w="1276"/>
        <w:gridCol w:w="1701"/>
        <w:gridCol w:w="3263"/>
        <w:gridCol w:w="1381"/>
      </w:tblGrid>
      <w:tr w:rsidR="00641752" w:rsidRPr="00641752" w14:paraId="7C8302A9" w14:textId="77777777" w:rsidTr="00641752"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23AEE03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bookmarkStart w:id="29" w:name="_Hlk71908595"/>
            <w:proofErr w:type="spellStart"/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circRNAs</w:t>
            </w:r>
            <w:proofErr w:type="spellEnd"/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6DC028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Expression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415AEF5B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Targets</w:t>
            </w:r>
          </w:p>
        </w:tc>
        <w:tc>
          <w:tcPr>
            <w:tcW w:w="3263" w:type="dxa"/>
            <w:tcBorders>
              <w:top w:val="single" w:sz="4" w:space="0" w:color="auto"/>
              <w:bottom w:val="single" w:sz="4" w:space="0" w:color="auto"/>
            </w:tcBorders>
          </w:tcPr>
          <w:p w14:paraId="589D53D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Functions</w:t>
            </w:r>
          </w:p>
        </w:tc>
        <w:tc>
          <w:tcPr>
            <w:tcW w:w="1381" w:type="dxa"/>
            <w:tcBorders>
              <w:top w:val="single" w:sz="4" w:space="0" w:color="auto"/>
              <w:bottom w:val="single" w:sz="4" w:space="0" w:color="auto"/>
            </w:tcBorders>
          </w:tcPr>
          <w:p w14:paraId="26A75560" w14:textId="10ADDA8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  <w:lang w:eastAsia="zh-CN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Ref</w:t>
            </w:r>
            <w:r w:rsidR="00641752" w:rsidRPr="00641752">
              <w:rPr>
                <w:rFonts w:ascii="Book Antiqua" w:hAnsi="Book Antiqua" w:hint="eastAsia"/>
                <w:b/>
                <w:bCs/>
                <w:color w:val="000000" w:themeColor="text1"/>
                <w:lang w:eastAsia="zh-CN"/>
              </w:rPr>
              <w:t>.</w:t>
            </w:r>
          </w:p>
        </w:tc>
      </w:tr>
      <w:tr w:rsidR="00641752" w:rsidRPr="00641752" w14:paraId="17367EBB" w14:textId="77777777" w:rsidTr="00641752">
        <w:tc>
          <w:tcPr>
            <w:tcW w:w="1418" w:type="dxa"/>
            <w:tcBorders>
              <w:top w:val="single" w:sz="4" w:space="0" w:color="auto"/>
            </w:tcBorders>
          </w:tcPr>
          <w:p w14:paraId="490A15D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FAM73A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22F4AA1B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1F2E8ED9" w14:textId="2F66F141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490-3p/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HMGA2</w:t>
            </w:r>
          </w:p>
        </w:tc>
        <w:tc>
          <w:tcPr>
            <w:tcW w:w="3263" w:type="dxa"/>
            <w:tcBorders>
              <w:top w:val="single" w:sz="4" w:space="0" w:color="auto"/>
            </w:tcBorders>
          </w:tcPr>
          <w:p w14:paraId="582AE7C8" w14:textId="2E2748BA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SC-lik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perties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hemosensitivity</w:t>
            </w:r>
          </w:p>
        </w:tc>
        <w:tc>
          <w:tcPr>
            <w:tcW w:w="1381" w:type="dxa"/>
            <w:tcBorders>
              <w:top w:val="single" w:sz="4" w:space="0" w:color="auto"/>
            </w:tcBorders>
          </w:tcPr>
          <w:p w14:paraId="010AD268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Xia&lt;/Author&gt;&lt;Year&gt;2021&lt;/Year&gt;&lt;RecNum&gt;22&lt;/RecNum&gt;&lt;DisplayText&gt;&lt;style face="superscript"&gt;[132]&lt;/style&gt;&lt;/DisplayText&gt;&lt;record&gt;&lt;rec-number&gt;22&lt;/rec-number&gt;&lt;foreign-keys&gt;&lt;key app="EN" db-id="vspsvf95preteme2sd8vaapf0vexewvpvtf9" timestamp="1621089685"&gt;22&lt;/key&gt;&lt;/foreign-keys&gt;&lt;ref-type name="Journal Article"&gt;17&lt;/ref-type&gt;&lt;contributors&gt;&lt;authors&gt;&lt;author&gt;Xia, Y&lt;/author&gt;&lt;author&gt;Lv, J&lt;/author&gt;&lt;author&gt;Jiang, T&lt;/author&gt;&lt;author&gt;Li, B&lt;/author&gt;&lt;author&gt;Li, Y&lt;/author&gt;&lt;author&gt;He, Z&lt;/author&gt;&lt;author&gt;Xuan, Z&lt;/author&gt;&lt;author&gt;Sun, G&lt;/author&gt;&lt;author&gt;Wang, S&lt;/author&gt;&lt;author&gt;Li, Z&lt;/author&gt;&lt;author&gt;Wang, W&lt;/author&gt;&lt;author&gt;Wang, L&lt;/author&gt;&lt;author&gt;Xu, Z&lt;/author&gt;&lt;/authors&gt;&lt;/contributors&gt;&lt;titles&gt;&lt;title&gt;CircFAM73A promotes the cancer stem cell-like properties of gastric cancer through the miR-490-3p/HMGA2 positive feedback loop and HNRNPK-mediated β-catenin stabilization&lt;/title&gt;&lt;secondary-title&gt;Journal of experimental &amp;amp; clinical cancer research : CR&lt;/secondary-title&gt;&lt;/titles&gt;&lt;pages&gt;103&lt;/pages&gt;&lt;volume&gt;40&lt;/volume&gt;&lt;number&gt;1&lt;/number&gt;&lt;dates&gt;&lt;year&gt;2021&lt;/year&gt;&lt;/dates&gt;&lt;accession-num&gt;33731207&lt;/accession-num&gt;&lt;label&gt;7.068&lt;/label&gt;&lt;urls&gt;&lt;/urls&gt;&lt;electronic-resource-num&gt;10.1186/s13046-021-01896-9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32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5575B774" w14:textId="77777777" w:rsidTr="00641752">
        <w:tc>
          <w:tcPr>
            <w:tcW w:w="1418" w:type="dxa"/>
          </w:tcPr>
          <w:p w14:paraId="20A8801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AFF2</w:t>
            </w:r>
          </w:p>
        </w:tc>
        <w:tc>
          <w:tcPr>
            <w:tcW w:w="1276" w:type="dxa"/>
          </w:tcPr>
          <w:p w14:paraId="7B469B2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5EBB107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6894-5p/ANTXR1</w:t>
            </w:r>
          </w:p>
        </w:tc>
        <w:tc>
          <w:tcPr>
            <w:tcW w:w="3263" w:type="dxa"/>
          </w:tcPr>
          <w:p w14:paraId="497410BB" w14:textId="7408008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</w:t>
            </w:r>
          </w:p>
        </w:tc>
        <w:tc>
          <w:tcPr>
            <w:tcW w:w="1381" w:type="dxa"/>
          </w:tcPr>
          <w:p w14:paraId="04B2ABC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Bu&lt;/Author&gt;&lt;Year&gt;2021&lt;/Year&gt;&lt;RecNum&gt;1&lt;/RecNum&gt;&lt;DisplayText&gt;&lt;style face="superscript"&gt;[133]&lt;/style&gt;&lt;/DisplayText&gt;&lt;record&gt;&lt;rec-number&gt;1&lt;/rec-number&gt;&lt;foreign-keys&gt;&lt;key app="EN" db-id="vspsvf95preteme2sd8vaapf0vexewvpvtf9" timestamp="1621089685"&gt;1&lt;/key&gt;&lt;/foreign-keys&gt;&lt;ref-type name="Journal Article"&gt;17&lt;/ref-type&gt;&lt;contributors&gt;&lt;authors&gt;&lt;author&gt;Bu, X&lt;/author&gt;&lt;author&gt;Chen, Z&lt;/author&gt;&lt;author&gt;Zhang, A&lt;/author&gt;&lt;author&gt;Zhang, X&lt;/author&gt;&lt;author&gt;Yuan, H&lt;/author&gt;&lt;author&gt;Zhang, Y&lt;/author&gt;&lt;author&gt;Yin, C&lt;/author&gt;&lt;author&gt;Yan, Y&lt;/author&gt;&lt;/authors&gt;&lt;/contributors&gt;&lt;titles&gt;&lt;title&gt;Circular RNA CircAFF2 Accelerates Gastric Cancer Development by Activating MiR-6894-5p and Regulating ANTXR 1 Expression&lt;/title&gt;&lt;secondary-title&gt;Clinics and research in hepatology and gastroenterology&lt;/secondary-title&gt;&lt;/titles&gt;&lt;periodical&gt;&lt;full-title&gt;Clinics and Research in Hepatology and Gastroenterology&lt;/full-title&gt;&lt;abbr-1&gt;Clin. Res. Hepatol. Gastroenterol.&lt;/abbr-1&gt;&lt;abbr-2&gt;Clin Res Hepatol Gastroenterol&lt;/abbr-2&gt;&lt;abbr-3&gt;Clinics and Research in Hepatology &amp;amp; Gastroenterology&lt;/abbr-3&gt;&lt;/periodical&gt;&lt;pages&gt;101671&lt;/pages&gt;&lt;dates&gt;&lt;year&gt;2021&lt;/year&gt;&lt;/dates&gt;&lt;accession-num&gt;33722777&lt;/accession-num&gt;&lt;label&gt;2.718&lt;/label&gt;&lt;urls&gt;&lt;/urls&gt;&lt;electronic-resource-num&gt;10.1016/j.clinre.2021.101671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33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71BFCCE4" w14:textId="77777777" w:rsidTr="00641752">
        <w:tc>
          <w:tcPr>
            <w:tcW w:w="1418" w:type="dxa"/>
          </w:tcPr>
          <w:p w14:paraId="200BD12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HIPK3</w:t>
            </w:r>
          </w:p>
        </w:tc>
        <w:tc>
          <w:tcPr>
            <w:tcW w:w="1276" w:type="dxa"/>
          </w:tcPr>
          <w:p w14:paraId="0062BFB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6761E2CA" w14:textId="63899BCB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637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/AKT1</w:t>
            </w:r>
          </w:p>
        </w:tc>
        <w:tc>
          <w:tcPr>
            <w:tcW w:w="3263" w:type="dxa"/>
          </w:tcPr>
          <w:p w14:paraId="31463D4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Tumorigenesis</w:t>
            </w:r>
          </w:p>
        </w:tc>
        <w:tc>
          <w:tcPr>
            <w:tcW w:w="1381" w:type="dxa"/>
          </w:tcPr>
          <w:p w14:paraId="6EA958C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Yang&lt;/Author&gt;&lt;Year&gt;2021&lt;/Year&gt;&lt;RecNum&gt;24&lt;/RecNum&gt;&lt;DisplayText&gt;&lt;style face="superscript"&gt;[134]&lt;/style&gt;&lt;/DisplayText&gt;&lt;record&gt;&lt;rec-number&gt;24&lt;/rec-number&gt;&lt;foreign-keys&gt;&lt;key app="EN" db-id="vspsvf95preteme2sd8vaapf0vexewvpvtf9" timestamp="1621089685"&gt;24&lt;/key&gt;&lt;/foreign-keys&gt;&lt;ref-type name="Journal Article"&gt;17&lt;/ref-type&gt;&lt;contributors&gt;&lt;authors&gt;&lt;author&gt;Yang, D&lt;/author&gt;&lt;author&gt;Hu, Z&lt;/author&gt;&lt;author&gt;Zhang, Y&lt;/author&gt;&lt;author&gt;Zhang, X&lt;/author&gt;&lt;author&gt;Xu, J&lt;/author&gt;&lt;author&gt;Fu, H&lt;/author&gt;&lt;author&gt;Zhu, Z&lt;/author&gt;&lt;author&gt;Feng, D&lt;/author&gt;&lt;author&gt;Cai, Q&lt;/author&gt;&lt;/authors&gt;&lt;/contributors&gt;&lt;titles&gt;&lt;title&gt;CircHIPK3 Promotes the Tumorigenesis and Development of Gastric Cancer Through miR-637/AKT1 Pathway&lt;/title&gt;&lt;secondary-title&gt;Frontiers in oncology&lt;/secondary-title&gt;&lt;/titles&gt;&lt;periodical&gt;&lt;full-title&gt;Frontiers in Oncology&lt;/full-title&gt;&lt;abbr-1&gt;Front. Oncol.&lt;/abbr-1&gt;&lt;abbr-2&gt;Front Oncol&lt;/abbr-2&gt;&lt;/periodical&gt;&lt;pages&gt;637761&lt;/pages&gt;&lt;volume&gt;11&lt;/volume&gt;&lt;dates&gt;&lt;year&gt;2021&lt;/year&gt;&lt;/dates&gt;&lt;accession-num&gt;33680975&lt;/accession-num&gt;&lt;label&gt;4.848&lt;/label&gt;&lt;urls&gt;&lt;/urls&gt;&lt;electronic-resource-num&gt;10.3389/fonc.2021.637761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34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35AF1DDE" w14:textId="77777777" w:rsidTr="00641752">
        <w:tc>
          <w:tcPr>
            <w:tcW w:w="1418" w:type="dxa"/>
          </w:tcPr>
          <w:p w14:paraId="662437B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proofErr w:type="spellStart"/>
            <w:r w:rsidRPr="00641752">
              <w:rPr>
                <w:rFonts w:ascii="Book Antiqua" w:hAnsi="Book Antiqua"/>
                <w:color w:val="000000" w:themeColor="text1"/>
              </w:rPr>
              <w:t>circVAPA</w:t>
            </w:r>
            <w:proofErr w:type="spellEnd"/>
          </w:p>
        </w:tc>
        <w:tc>
          <w:tcPr>
            <w:tcW w:w="1276" w:type="dxa"/>
          </w:tcPr>
          <w:p w14:paraId="167B6A0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179FB85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25b-5p/STAT3</w:t>
            </w:r>
          </w:p>
        </w:tc>
        <w:tc>
          <w:tcPr>
            <w:tcW w:w="3263" w:type="dxa"/>
          </w:tcPr>
          <w:p w14:paraId="656F5F48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hemosensitivity</w:t>
            </w:r>
          </w:p>
        </w:tc>
        <w:tc>
          <w:tcPr>
            <w:tcW w:w="1381" w:type="dxa"/>
          </w:tcPr>
          <w:p w14:paraId="7CA7352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Deng&lt;/Author&gt;&lt;Year&gt;2021&lt;/Year&gt;&lt;RecNum&gt;3&lt;/RecNum&gt;&lt;DisplayText&gt;&lt;style face="superscript"&gt;[135]&lt;/style&gt;&lt;/DisplayText&gt;&lt;record&gt;&lt;rec-number&gt;3&lt;/rec-number&gt;&lt;foreign-keys&gt;&lt;key app="EN" db-id="vspsvf95preteme2sd8vaapf0vexewvpvtf9" timestamp="1621089685"&gt;3&lt;/key&gt;&lt;/foreign-keys&gt;&lt;ref-type name="Journal Article"&gt;17&lt;/ref-type&gt;&lt;contributors&gt;&lt;authors&gt;&lt;author&gt;Deng, P&lt;/author&gt;&lt;author&gt;Sun, M&lt;/author&gt;&lt;author&gt;Zhao, WY&lt;/author&gt;&lt;author&gt;Hou, B&lt;/author&gt;&lt;author&gt;Li, K&lt;/author&gt;&lt;author&gt;Zhang, T&lt;/author&gt;&lt;author&gt;Gu, F&lt;/author&gt;&lt;/authors&gt;&lt;/contributors&gt;&lt;titles&gt;&lt;title&gt;Circular RNA circVAPA promotes chemotherapy drug resistance in gastric cancer progression by regulating miR-125b-5p/STAT3 axis&lt;/title&gt;&lt;secondary-title&gt;World journal of gastroenterology&lt;/secondary-title&gt;&lt;/titles&gt;&lt;periodical&gt;&lt;full-title&gt;World Journal of Gastroenterology&lt;/full-title&gt;&lt;abbr-1&gt;World J. Gastroenterol.&lt;/abbr-1&gt;&lt;abbr-2&gt;World J Gastroenterol&lt;/abbr-2&gt;&lt;/periodical&gt;&lt;pages&gt;487-500&lt;/pages&gt;&lt;volume&gt;27&lt;/volume&gt;&lt;number&gt;6&lt;/number&gt;&lt;dates&gt;&lt;year&gt;2021&lt;/year&gt;&lt;/dates&gt;&lt;accession-num&gt;33642823&lt;/accession-num&gt;&lt;label&gt;3.665&lt;/label&gt;&lt;urls&gt;&lt;/urls&gt;&lt;electronic-resource-num&gt;10.3748/wjg.v27.i6.487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35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3227FEB3" w14:textId="77777777" w:rsidTr="00641752">
        <w:tc>
          <w:tcPr>
            <w:tcW w:w="1418" w:type="dxa"/>
          </w:tcPr>
          <w:p w14:paraId="1A199B80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MAP7D1</w:t>
            </w:r>
          </w:p>
        </w:tc>
        <w:tc>
          <w:tcPr>
            <w:tcW w:w="1276" w:type="dxa"/>
          </w:tcPr>
          <w:p w14:paraId="636F4CC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3FE12883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ER2</w:t>
            </w:r>
          </w:p>
        </w:tc>
        <w:tc>
          <w:tcPr>
            <w:tcW w:w="3263" w:type="dxa"/>
          </w:tcPr>
          <w:p w14:paraId="3BDC0899" w14:textId="52F00666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poptosis</w:t>
            </w:r>
          </w:p>
        </w:tc>
        <w:tc>
          <w:tcPr>
            <w:tcW w:w="1381" w:type="dxa"/>
          </w:tcPr>
          <w:p w14:paraId="0342BBB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Yang&lt;/Author&gt;&lt;Year&gt;2021&lt;/Year&gt;&lt;RecNum&gt;25&lt;/RecNum&gt;&lt;DisplayText&gt;&lt;style face="superscript"&gt;[136]&lt;/style&gt;&lt;/DisplayText&gt;&lt;record&gt;&lt;rec-number&gt;25&lt;/rec-number&gt;&lt;foreign-keys&gt;&lt;key app="EN" db-id="vspsvf95preteme2sd8vaapf0vexewvpvtf9" timestamp="1621089685"&gt;25&lt;/key&gt;&lt;/foreign-keys&gt;&lt;ref-type name="Journal Article"&gt;17&lt;/ref-type&gt;&lt;contributors&gt;&lt;authors&gt;&lt;author&gt;Yang, H&lt;/author&gt;&lt;author&gt;Wu, Z&lt;/author&gt;&lt;author&gt;Liu, X&lt;/author&gt;&lt;author&gt;Chen, M&lt;/author&gt;&lt;author&gt;Zhang, X&lt;/author&gt;&lt;author&gt;Jiang, Y&lt;/author&gt;&lt;/authors&gt;&lt;/contributors&gt;&lt;titles&gt;&lt;title&gt;NFIB promotes the progression of gastric cancer by upregulating circMAP7D1 to stabilize HER2 mRNA&lt;/title&gt;&lt;secondary-title&gt;Molecular medicine reports&lt;/secondary-title&gt;&lt;/titles&gt;&lt;periodical&gt;&lt;full-title&gt;Molecular Medicine Reports&lt;/full-title&gt;&lt;abbr-1&gt;Mol. Med. Report.&lt;/abbr-1&gt;&lt;abbr-2&gt;Mol Med Report&lt;/abbr-2&gt;&lt;/periodical&gt;&lt;pages&gt;1&lt;/pages&gt;&lt;volume&gt;23&lt;/volume&gt;&lt;number&gt;4&lt;/number&gt;&lt;dates&gt;&lt;year&gt;2021&lt;/year&gt;&lt;/dates&gt;&lt;accession-num&gt;33576439&lt;/accession-num&gt;&lt;label&gt;2.1&lt;/label&gt;&lt;urls&gt;&lt;/urls&gt;&lt;electronic-resource-num&gt;10.3892/mmr.2021.11908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36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3D77F2F0" w14:textId="77777777" w:rsidTr="00641752">
        <w:tc>
          <w:tcPr>
            <w:tcW w:w="1418" w:type="dxa"/>
          </w:tcPr>
          <w:p w14:paraId="4362DAB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_0006282</w:t>
            </w:r>
          </w:p>
        </w:tc>
        <w:tc>
          <w:tcPr>
            <w:tcW w:w="1276" w:type="dxa"/>
          </w:tcPr>
          <w:p w14:paraId="426E80F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24566AA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44-5p/YWHAB</w:t>
            </w:r>
          </w:p>
        </w:tc>
        <w:tc>
          <w:tcPr>
            <w:tcW w:w="3263" w:type="dxa"/>
          </w:tcPr>
          <w:p w14:paraId="22478515" w14:textId="1348DA41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etastasis</w:t>
            </w:r>
          </w:p>
        </w:tc>
        <w:tc>
          <w:tcPr>
            <w:tcW w:w="1381" w:type="dxa"/>
          </w:tcPr>
          <w:p w14:paraId="2CC93160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Hua&lt;/Author&gt;&lt;Year&gt;2021&lt;/Year&gt;&lt;RecNum&gt;453&lt;/RecNum&gt;&lt;DisplayText&gt;&lt;style face="superscript"&gt;[137]&lt;/style&gt;&lt;/DisplayText&gt;&lt;record&gt;&lt;rec-number&gt;453&lt;/rec-number&gt;&lt;foreign-keys&gt;&lt;key app="EN" db-id="dp5tteax5tpvt1e5ep1pfsx822tszee9a090" timestamp="1616236573"&gt;453&lt;/key&gt;&lt;/foreign-keys&gt;&lt;ref-type name="Journal Article"&gt;17&lt;/ref-type&gt;&lt;contributors&gt;&lt;authors&gt;&lt;author&gt;Hua, Y&lt;/author&gt;&lt;author&gt;Wang, H&lt;/author&gt;&lt;author&gt;Wang, H&lt;/author&gt;&lt;author&gt;Wu, X&lt;/author&gt;&lt;author&gt;Yang, L&lt;/author&gt;&lt;author&gt;Wang, C&lt;/author&gt;&lt;author&gt;Li, X&lt;/author&gt;&lt;author&gt;Jin, Y&lt;/author&gt;&lt;author&gt;Li, M&lt;/author&gt;&lt;author&gt;Wang, L&lt;/author&gt;&lt;author&gt;Dong, C&lt;/author&gt;&lt;author&gt;Yin, F&lt;/author&gt;&lt;/authors&gt;&lt;/contributors&gt;&lt;titles&gt;&lt;title&gt;Circular RNA Circ_0006282 Promotes Cell Proliferation and Metastasis in Gastric Cancer by Regulating MicroRNA-144-5p/Tyrosine 3-Monooxygenase/Tryptophan 5-Monooxygenase Activation Protein β Axis&lt;/title&gt;&lt;secondary-title&gt;Cancer management and research&lt;/secondary-title&gt;&lt;/titles&gt;&lt;periodical&gt;&lt;full-title&gt;Cancer management and research&lt;/full-title&gt;&lt;/periodical&gt;&lt;pages&gt;815-827&lt;/pages&gt;&lt;volume&gt;13&lt;/volume&gt;&lt;dates&gt;&lt;year&gt;2021&lt;/year&gt;&lt;/dates&gt;&lt;accession-num&gt;33536789&lt;/accession-num&gt;&lt;label&gt;2.886&lt;/label&gt;&lt;urls&gt;&lt;/urls&gt;&lt;electronic-resource-num&gt;10.2147/cmar.S283952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37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6BE25C1B" w14:textId="77777777" w:rsidTr="00641752">
        <w:tc>
          <w:tcPr>
            <w:tcW w:w="1418" w:type="dxa"/>
          </w:tcPr>
          <w:p w14:paraId="3DAFAA78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_0081146</w:t>
            </w:r>
          </w:p>
        </w:tc>
        <w:tc>
          <w:tcPr>
            <w:tcW w:w="1276" w:type="dxa"/>
          </w:tcPr>
          <w:p w14:paraId="172B89CC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7C522688" w14:textId="597EA266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44/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HMGB1</w:t>
            </w:r>
          </w:p>
        </w:tc>
        <w:tc>
          <w:tcPr>
            <w:tcW w:w="3263" w:type="dxa"/>
          </w:tcPr>
          <w:p w14:paraId="769D1DEC" w14:textId="2ED76995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rowth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</w:t>
            </w:r>
          </w:p>
        </w:tc>
        <w:tc>
          <w:tcPr>
            <w:tcW w:w="1381" w:type="dxa"/>
          </w:tcPr>
          <w:p w14:paraId="0491E3F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Xu&lt;/Author&gt;&lt;Year&gt;2021&lt;/Year&gt;&lt;RecNum&gt;23&lt;/RecNum&gt;&lt;DisplayText&gt;&lt;style face="superscript"&gt;[138]&lt;/style&gt;&lt;/DisplayText&gt;&lt;record&gt;&lt;rec-number&gt;23&lt;/rec-number&gt;&lt;foreign-keys&gt;&lt;key app="EN" db-id="vspsvf95preteme2sd8vaapf0vexewvpvtf9" timestamp="1621089685"&gt;23&lt;/key&gt;&lt;/foreign-keys&gt;&lt;ref-type name="Journal Article"&gt;17&lt;/ref-type&gt;&lt;contributors&gt;&lt;authors&gt;&lt;author&gt;Xu, Q&lt;/author&gt;&lt;author&gt;Liao, B&lt;/author&gt;&lt;author&gt;Hu, S&lt;/author&gt;&lt;author&gt;Zhou, Y&lt;/author&gt;&lt;author&gt;Xia, W&lt;/author&gt;&lt;/authors&gt;&lt;/contributors&gt;&lt;titles&gt;&lt;title&gt;Circular RNA 0081146 facilitates the progression of gastric cancer by sponging miR-144 and up-regulating HMGB1&lt;/title&gt;&lt;secondary-title&gt;Biotechnology letters&lt;/secondary-title&gt;&lt;/titles&gt;&lt;periodical&gt;&lt;full-title&gt;Biotechnology Letters&lt;/full-title&gt;&lt;abbr-1&gt;Biotechnol. Lett.&lt;/abbr-1&gt;&lt;abbr-2&gt;Biotechnol Lett&lt;/abbr-2&gt;&lt;/periodical&gt;&lt;dates&gt;&lt;year&gt;2021&lt;/year&gt;&lt;/dates&gt;&lt;accession-num&gt;33496921&lt;/accession-num&gt;&lt;label&gt;1.977&lt;/label&gt;&lt;urls&gt;&lt;/urls&gt;&lt;electronic-resource-num&gt;10.1007/s10529-020-03058-x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38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68CDEA52" w14:textId="77777777" w:rsidTr="00641752">
        <w:tc>
          <w:tcPr>
            <w:tcW w:w="1418" w:type="dxa"/>
          </w:tcPr>
          <w:p w14:paraId="65F4638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_SMAD4</w:t>
            </w:r>
          </w:p>
        </w:tc>
        <w:tc>
          <w:tcPr>
            <w:tcW w:w="1276" w:type="dxa"/>
          </w:tcPr>
          <w:p w14:paraId="6B9C201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5F871214" w14:textId="5664C4BB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276/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TNNB1</w:t>
            </w:r>
          </w:p>
        </w:tc>
        <w:tc>
          <w:tcPr>
            <w:tcW w:w="3263" w:type="dxa"/>
          </w:tcPr>
          <w:p w14:paraId="5BCD644D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Tumorigenesis</w:t>
            </w:r>
          </w:p>
        </w:tc>
        <w:tc>
          <w:tcPr>
            <w:tcW w:w="1381" w:type="dxa"/>
          </w:tcPr>
          <w:p w14:paraId="718DD26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Wang&lt;/Author&gt;&lt;Year&gt;2021&lt;/Year&gt;&lt;RecNum&gt;457&lt;/RecNum&gt;&lt;DisplayText&gt;&lt;style face="superscript"&gt;[139]&lt;/style&gt;&lt;/DisplayText&gt;&lt;record&gt;&lt;rec-number&gt;457&lt;/rec-number&gt;&lt;foreign-keys&gt;&lt;key app="EN" db-id="dp5tteax5tpvt1e5ep1pfsx822tszee9a090" timestamp="1616236573"&gt;457&lt;/key&gt;&lt;/foreign-keys&gt;&lt;ref-type name="Journal Article"&gt;17&lt;/ref-type&gt;&lt;contributors&gt;&lt;authors&gt;&lt;author&gt;Wang, L&lt;/author&gt;&lt;author&gt;Li, B&lt;/author&gt;&lt;author&gt;Yi, X&lt;/author&gt;&lt;author&gt;Xiao, X&lt;/author&gt;&lt;author&gt;Zheng, Q&lt;/author&gt;&lt;author&gt;Ma, L&lt;/author&gt;&lt;/authors&gt;&lt;/contributors&gt;&lt;titles&gt;&lt;title&gt;Circ_SMAD4 promotes gastric carcinogenesis by activating wnt/β-catenin pathway&lt;/title&gt;&lt;secondary-title&gt;Cell proliferation&lt;/secondary-title&gt;&lt;/titles&gt;&lt;periodical&gt;&lt;full-title&gt;Cell proliferation&lt;/full-title&gt;&lt;/periodical&gt;&lt;pages&gt;e12981&lt;/pages&gt;&lt;volume&gt;54&lt;/volume&gt;&lt;number&gt;3&lt;/number&gt;&lt;dates&gt;&lt;year&gt;2021&lt;/year&gt;&lt;/dates&gt;&lt;accession-num&gt;33458917&lt;/accession-num&gt;&lt;label&gt;5.753&lt;/label&gt;&lt;urls&gt;&lt;/urls&gt;&lt;electronic-resource-num&gt;10.1111/cpr.12981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39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7D6C8013" w14:textId="77777777" w:rsidTr="00641752">
        <w:tc>
          <w:tcPr>
            <w:tcW w:w="1418" w:type="dxa"/>
          </w:tcPr>
          <w:p w14:paraId="3EA3467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NEK9</w:t>
            </w:r>
          </w:p>
        </w:tc>
        <w:tc>
          <w:tcPr>
            <w:tcW w:w="1276" w:type="dxa"/>
          </w:tcPr>
          <w:p w14:paraId="18D26A8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5B4D216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409-3p/MAP7</w:t>
            </w:r>
          </w:p>
        </w:tc>
        <w:tc>
          <w:tcPr>
            <w:tcW w:w="3263" w:type="dxa"/>
          </w:tcPr>
          <w:p w14:paraId="3906F88F" w14:textId="344A273F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</w:t>
            </w:r>
          </w:p>
        </w:tc>
        <w:tc>
          <w:tcPr>
            <w:tcW w:w="1381" w:type="dxa"/>
          </w:tcPr>
          <w:p w14:paraId="5B7A49C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Yu&lt;/Author&gt;&lt;Year&gt;2021&lt;/Year&gt;&lt;RecNum&gt;27&lt;/RecNum&gt;&lt;DisplayText&gt;&lt;style face="superscript"&gt;[140]&lt;/style&gt;&lt;/DisplayText&gt;&lt;record&gt;&lt;rec-number&gt;27&lt;/rec-number&gt;&lt;foreign-keys&gt;&lt;key app="EN" db-id="vspsvf95preteme2sd8vaapf0vexewvpvtf9" timestamp="1621089685"&gt;27&lt;/key&gt;&lt;/foreign-keys&gt;&lt;ref-type name="Journal Article"&gt;17&lt;/ref-type&gt;&lt;contributors&gt;&lt;authors&gt;&lt;author&gt;Yu, L&lt;/author&gt;&lt;author&gt;Xie, J&lt;/author&gt;&lt;author&gt;Liu, X&lt;/author&gt;&lt;author&gt;Yu, Y&lt;/author&gt;&lt;author&gt;Wang, S&lt;/author&gt;&lt;/authors&gt;&lt;/contributors&gt;&lt;titles&gt;&lt;title&gt;Plasma Exosomal CircNEK9 Accelerates the Progression of Gastric Cancer via miR-409-3p/MAP7 Axis&lt;/title&gt;&lt;secondary-title&gt;Digestive diseases and sciences&lt;/secondary-title&gt;&lt;/titles&gt;&lt;periodical&gt;&lt;full-title&gt;Digestive Diseases and Sciences&lt;/full-title&gt;&lt;abbr-1&gt;Dig. Dis. Sci.&lt;/abbr-1&gt;&lt;abbr-2&gt;Dig Dis Sci&lt;/abbr-2&gt;&lt;abbr-3&gt;Digestive Diseases &amp;amp; Sciences&lt;/abbr-3&gt;&lt;/periodical&gt;&lt;dates&gt;&lt;year&gt;2021&lt;/year&gt;&lt;/dates&gt;&lt;accession-num&gt;33449227&lt;/accession-num&gt;&lt;label&gt;2.751&lt;/label&gt;&lt;urls&gt;&lt;/urls&gt;&lt;electronic-resource-num&gt;10.1007/s10620-020-06816-z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40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30299EF4" w14:textId="77777777" w:rsidTr="00641752">
        <w:tc>
          <w:tcPr>
            <w:tcW w:w="1418" w:type="dxa"/>
          </w:tcPr>
          <w:p w14:paraId="467A489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_0004104</w:t>
            </w:r>
          </w:p>
        </w:tc>
        <w:tc>
          <w:tcPr>
            <w:tcW w:w="1276" w:type="dxa"/>
          </w:tcPr>
          <w:p w14:paraId="5C40CF0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3D525200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539-3p/RNF2</w:t>
            </w:r>
          </w:p>
        </w:tc>
        <w:tc>
          <w:tcPr>
            <w:tcW w:w="3263" w:type="dxa"/>
          </w:tcPr>
          <w:p w14:paraId="1A208E6A" w14:textId="46AC478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etastasis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proofErr w:type="spellStart"/>
            <w:r w:rsidRPr="00641752">
              <w:rPr>
                <w:rFonts w:ascii="Book Antiqua" w:hAnsi="Book Antiqua"/>
                <w:color w:val="000000" w:themeColor="text1"/>
              </w:rPr>
              <w:t>glutaminolysis</w:t>
            </w:r>
            <w:proofErr w:type="spellEnd"/>
          </w:p>
        </w:tc>
        <w:tc>
          <w:tcPr>
            <w:tcW w:w="1381" w:type="dxa"/>
          </w:tcPr>
          <w:p w14:paraId="6E0425C3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Yue&lt;/Author&gt;&lt;Year&gt;2021&lt;/Year&gt;&lt;RecNum&gt;459&lt;/RecNum&gt;&lt;DisplayText&gt;&lt;style face="superscript"&gt;[141]&lt;/style&gt;&lt;/DisplayText&gt;&lt;record&gt;&lt;rec-number&gt;459&lt;/rec-number&gt;&lt;foreign-keys&gt;&lt;key app="EN" db-id="dp5tteax5tpvt1e5ep1pfsx822tszee9a090" timestamp="1616236573"&gt;459&lt;/key&gt;&lt;/foreign-keys&gt;&lt;ref-type name="Journal Article"&gt;17&lt;/ref-type&gt;&lt;contributors&gt;&lt;authors&gt;&lt;author&gt;Yue, F&lt;/author&gt;&lt;author&gt;Peng, K&lt;/author&gt;&lt;author&gt;Zhang, L&lt;/author&gt;&lt;author&gt;Zhang, J&lt;/author&gt;&lt;/authors&gt;&lt;/contributors&gt;&lt;titles&gt;&lt;title&gt;Circ_0004104 Accelerates the Progression of Gastric Cancer by Regulating the miR-539-3p/RNF2 Axis&lt;/title&gt;&lt;secondary-title&gt;Digestive diseases and sciences&lt;/secondary-title&gt;&lt;/titles&gt;&lt;periodical&gt;&lt;full-title&gt;Digestive diseases and sciences&lt;/full-title&gt;&lt;/periodical&gt;&lt;dates&gt;&lt;year&gt;2021&lt;/year&gt;&lt;/dates&gt;&lt;accession-num&gt;33449226&lt;/accession-num&gt;&lt;label&gt;2.751&lt;/label&gt;&lt;urls&gt;&lt;/urls&gt;&lt;electronic-resource-num&gt;10.1007/s10620-020-06802-5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41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762BBF5D" w14:textId="77777777" w:rsidTr="00641752">
        <w:tc>
          <w:tcPr>
            <w:tcW w:w="1418" w:type="dxa"/>
          </w:tcPr>
          <w:p w14:paraId="47C3CCE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PVT1</w:t>
            </w:r>
          </w:p>
        </w:tc>
        <w:tc>
          <w:tcPr>
            <w:tcW w:w="1276" w:type="dxa"/>
          </w:tcPr>
          <w:p w14:paraId="3D97D690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050F31B3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52-3p</w:t>
            </w:r>
          </w:p>
        </w:tc>
        <w:tc>
          <w:tcPr>
            <w:tcW w:w="3263" w:type="dxa"/>
          </w:tcPr>
          <w:p w14:paraId="32F25C4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hemosensitivity</w:t>
            </w:r>
          </w:p>
        </w:tc>
        <w:tc>
          <w:tcPr>
            <w:tcW w:w="1381" w:type="dxa"/>
          </w:tcPr>
          <w:p w14:paraId="16CA9E68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Wang&lt;/Author&gt;&lt;Year&gt;2021&lt;/Year&gt;&lt;RecNum&gt;460&lt;/RecNum&gt;&lt;DisplayText&gt;&lt;style face="superscript"&gt;[142]&lt;/style&gt;&lt;/DisplayText&gt;&lt;record&gt;&lt;rec-number&gt;460&lt;/rec-number&gt;&lt;foreign-keys&gt;&lt;key app="EN" db-id="dp5tteax5tpvt1e5ep1pfsx822tszee9a090" timestamp="1616236573"&gt;460&lt;/key&gt;&lt;/foreign-keys&gt;&lt;ref-type name="Journal Article"&gt;17&lt;/ref-type&gt;&lt;contributors&gt;&lt;authors&gt;&lt;author&gt;Wang, X&lt;/author&gt;&lt;author&gt;Zhang, Y&lt;/author&gt;&lt;author&gt;Li, W&lt;/author&gt;&lt;author&gt;Liu, X&lt;/author&gt;&lt;/authors&gt;&lt;/contributors&gt;&lt;titles&gt;&lt;title&gt;Knockdown of cir_RNA PVT1 Elevates Gastric Cancer Cisplatin Sensitivity via Sponging miR-152-3p&lt;/title&gt;&lt;secondary-title&gt;The Journal of surgical research&lt;/secondary-title&gt;&lt;/titles&gt;&lt;periodical&gt;&lt;full-title&gt;The Journal of surgical research&lt;/full-title&gt;&lt;/periodical&gt;&lt;pages&gt;185-195&lt;/pages&gt;&lt;volume&gt;261&lt;/volume&gt;&lt;dates&gt;&lt;year&gt;2021&lt;/year&gt;&lt;/dates&gt;&lt;accession-num&gt;33444948&lt;/accession-num&gt;&lt;label&gt;1.841&lt;/label&gt;&lt;urls&gt;&lt;/urls&gt;&lt;electronic-resource-num&gt;10.1016/j.jss.2020.12.013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42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3ED4FE45" w14:textId="77777777" w:rsidTr="00641752">
        <w:tc>
          <w:tcPr>
            <w:tcW w:w="1418" w:type="dxa"/>
          </w:tcPr>
          <w:p w14:paraId="07594CD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sa_circ_0023409</w:t>
            </w:r>
          </w:p>
        </w:tc>
        <w:tc>
          <w:tcPr>
            <w:tcW w:w="1276" w:type="dxa"/>
          </w:tcPr>
          <w:p w14:paraId="07E5D04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1673735C" w14:textId="04EDFD62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542-3p/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RS4</w:t>
            </w:r>
          </w:p>
        </w:tc>
        <w:tc>
          <w:tcPr>
            <w:tcW w:w="3263" w:type="dxa"/>
          </w:tcPr>
          <w:p w14:paraId="661D3BCE" w14:textId="6CAFC2E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etastasis</w:t>
            </w:r>
          </w:p>
        </w:tc>
        <w:tc>
          <w:tcPr>
            <w:tcW w:w="1381" w:type="dxa"/>
          </w:tcPr>
          <w:p w14:paraId="0A8C2E33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Li&lt;/Author&gt;&lt;Year&gt;2021&lt;/Year&gt;&lt;RecNum&gt;461&lt;/RecNum&gt;&lt;DisplayText&gt;&lt;style face="superscript"&gt;[143]&lt;/style&gt;&lt;/DisplayText&gt;&lt;record&gt;&lt;rec-number&gt;461&lt;/rec-number&gt;&lt;foreign-keys&gt;&lt;key app="EN" db-id="dp5tteax5tpvt1e5ep1pfsx822tszee9a090" timestamp="1616236574"&gt;461&lt;/key&gt;&lt;/foreign-keys&gt;&lt;ref-type name="Journal Article"&gt;17&lt;/ref-type&gt;&lt;contributors&gt;&lt;authors&gt;&lt;author&gt;Li, J&lt;/author&gt;&lt;author&gt;Yang, Y&lt;/author&gt;&lt;author&gt;Xu, D&lt;/author&gt;&lt;author&gt;Cao, L&lt;/author&gt;&lt;/authors&gt;&lt;/contributors&gt;&lt;titles&gt;&lt;title&gt;hsa_circ_0023409 Accelerates Gastric Cancer Cell Growth and Metastasis Through Regulating the IRS4/PI3K/AKT Pathway&lt;/title&gt;&lt;secondary-title&gt;Cell transplantation&lt;/secondary-title&gt;&lt;/titles&gt;&lt;periodical&gt;&lt;full-title&gt;Cell transplantation&lt;/full-title&gt;&lt;/periodical&gt;&lt;pages&gt;963689720975390&lt;/pages&gt;&lt;volume&gt;30&lt;/volume&gt;&lt;dates&gt;&lt;year&gt;2021&lt;/year&gt;&lt;/dates&gt;&lt;accession-num&gt;33439739&lt;/accession-num&gt;&lt;label&gt;3.341&lt;/label&gt;&lt;urls&gt;&lt;/urls&gt;&lt;electronic-resource-num&gt;10.1177/0963689720975390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43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058195E9" w14:textId="77777777" w:rsidTr="00641752">
        <w:tc>
          <w:tcPr>
            <w:tcW w:w="1418" w:type="dxa"/>
          </w:tcPr>
          <w:p w14:paraId="0C2B693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_00445</w:t>
            </w:r>
            <w:r w:rsidRPr="00641752">
              <w:rPr>
                <w:rFonts w:ascii="Book Antiqua" w:hAnsi="Book Antiqua"/>
                <w:color w:val="000000" w:themeColor="text1"/>
              </w:rPr>
              <w:lastRenderedPageBreak/>
              <w:t>16</w:t>
            </w:r>
          </w:p>
        </w:tc>
        <w:tc>
          <w:tcPr>
            <w:tcW w:w="1276" w:type="dxa"/>
          </w:tcPr>
          <w:p w14:paraId="786F6B9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lastRenderedPageBreak/>
              <w:t>Up</w:t>
            </w:r>
          </w:p>
        </w:tc>
        <w:tc>
          <w:tcPr>
            <w:tcW w:w="1701" w:type="dxa"/>
          </w:tcPr>
          <w:p w14:paraId="65807F0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49-</w:t>
            </w:r>
            <w:r w:rsidRPr="00641752">
              <w:rPr>
                <w:rFonts w:ascii="Book Antiqua" w:hAnsi="Book Antiqua"/>
                <w:color w:val="000000" w:themeColor="text1"/>
              </w:rPr>
              <w:lastRenderedPageBreak/>
              <w:t>5p/</w:t>
            </w:r>
            <w:proofErr w:type="spellStart"/>
            <w:r w:rsidRPr="00641752">
              <w:rPr>
                <w:rFonts w:ascii="Book Antiqua" w:hAnsi="Book Antiqua"/>
                <w:color w:val="000000" w:themeColor="text1"/>
              </w:rPr>
              <w:t>HuR</w:t>
            </w:r>
            <w:proofErr w:type="spellEnd"/>
          </w:p>
        </w:tc>
        <w:tc>
          <w:tcPr>
            <w:tcW w:w="3263" w:type="dxa"/>
          </w:tcPr>
          <w:p w14:paraId="0D967907" w14:textId="60D3F1F0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lastRenderedPageBreak/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lastRenderedPageBreak/>
              <w:t>mig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umor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rowth</w:t>
            </w:r>
          </w:p>
        </w:tc>
        <w:tc>
          <w:tcPr>
            <w:tcW w:w="1381" w:type="dxa"/>
          </w:tcPr>
          <w:p w14:paraId="60ADC59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lastRenderedPageBreak/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Yang&lt;/Author&gt;&lt;Year&gt;2021&lt;/Year&gt;&lt;RecNum&gt;463&lt;/RecNum&gt;&lt;DisplayText&gt;&lt;style face="superscript"&gt;[144]&lt;/style&gt;&lt;/DisplayText&gt;&lt;record&gt;&lt;rec-number&gt;463&lt;/rec-number&gt;&lt;foreign-keys&gt;&lt;key app="EN" db-id="dp5tteax5tpvt1e5ep1pfsx822tszee9a090" timestamp="1616236574"&gt;463&lt;/key&gt;&lt;/foreign-keys&gt;&lt;ref-type name="Journal Article"&gt;17&lt;/ref-type&gt;&lt;contributors&gt;&lt;authors&gt;&lt;author&gt;Yang, Y&lt;/author&gt;&lt;author&gt;Cai, B&lt;/author&gt;&lt;author&gt;Shi, X&lt;/author&gt;&lt;author&gt;Duan, C&lt;/author&gt;&lt;author&gt;Tong, T&lt;/author&gt;&lt;author&gt;Yu, C&lt;/author&gt;&lt;/authors&gt;&lt;/contributors&gt;&lt;titles&gt;&lt;title&gt;circ_0044516 functions in the progression of gastric cancer by modulating MicroRNA-149-5p/HuR axis&lt;/title&gt;&lt;secondary-title&gt;Molecular and cellular biochemistry&lt;/secondary-title&gt;&lt;/titles&gt;&lt;periodical&gt;&lt;full-title&gt;Molecular and cellular biochemistry&lt;/full-title&gt;&lt;/periodical&gt;&lt;dates&gt;&lt;year&gt;2021&lt;/year&gt;&lt;/dates&gt;&lt;accession-num&gt;33417162&lt;/accession-num&gt;&lt;label&gt;2.795&lt;/label&gt;&lt;urls&gt;&lt;/urls&gt;&lt;electronic-resource-num&gt;10.1007/s11010-020-04026-9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44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7F14D9D1" w14:textId="77777777" w:rsidTr="00641752">
        <w:tc>
          <w:tcPr>
            <w:tcW w:w="1418" w:type="dxa"/>
          </w:tcPr>
          <w:p w14:paraId="5760C8A3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LMO7</w:t>
            </w:r>
          </w:p>
        </w:tc>
        <w:tc>
          <w:tcPr>
            <w:tcW w:w="1276" w:type="dxa"/>
          </w:tcPr>
          <w:p w14:paraId="36FDE983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45F40754" w14:textId="09CE9C9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30a-3p/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WNT2</w:t>
            </w:r>
          </w:p>
        </w:tc>
        <w:tc>
          <w:tcPr>
            <w:tcW w:w="3263" w:type="dxa"/>
          </w:tcPr>
          <w:p w14:paraId="3DC9F8F5" w14:textId="49E490F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rowth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etastasis</w:t>
            </w:r>
          </w:p>
        </w:tc>
        <w:tc>
          <w:tcPr>
            <w:tcW w:w="1381" w:type="dxa"/>
          </w:tcPr>
          <w:p w14:paraId="0860A7D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Cao&lt;/Author&gt;&lt;Year&gt;2021&lt;/Year&gt;&lt;RecNum&gt;2&lt;/RecNum&gt;&lt;DisplayText&gt;&lt;style face="superscript"&gt;[145]&lt;/style&gt;&lt;/DisplayText&gt;&lt;record&gt;&lt;rec-number&gt;2&lt;/rec-number&gt;&lt;foreign-keys&gt;&lt;key app="EN" db-id="vspsvf95preteme2sd8vaapf0vexewvpvtf9" timestamp="1621089685"&gt;2&lt;/key&gt;&lt;/foreign-keys&gt;&lt;ref-type name="Journal Article"&gt;17&lt;/ref-type&gt;&lt;contributors&gt;&lt;authors&gt;&lt;author&gt;Cao, J&lt;/author&gt;&lt;author&gt;Zhang, X&lt;/author&gt;&lt;author&gt;Xu, P&lt;/author&gt;&lt;author&gt;Wang, H&lt;/author&gt;&lt;author&gt;Wang, S&lt;/author&gt;&lt;author&gt;Zhang, L&lt;/author&gt;&lt;author&gt;Li, Z&lt;/author&gt;&lt;author&gt;Xie, L&lt;/author&gt;&lt;author&gt;Sun, G&lt;/author&gt;&lt;author&gt;Xia, Y&lt;/author&gt;&lt;author&gt;Lv, J&lt;/author&gt;&lt;author&gt;Yang, J&lt;/author&gt;&lt;author&gt;Xu, Z&lt;/author&gt;&lt;/authors&gt;&lt;/contributors&gt;&lt;titles&gt;&lt;title&gt;Circular RNA circLMO7 acts as a microRNA-30a-3p sponge to promote gastric cancer progression via the WNT2/β-catenin pathway&lt;/title&gt;&lt;secondary-title&gt;Journal of experimental &amp;amp; clinical cancer research : CR&lt;/secondary-title&gt;&lt;/titles&gt;&lt;pages&gt;6&lt;/pages&gt;&lt;volume&gt;40&lt;/volume&gt;&lt;number&gt;1&lt;/number&gt;&lt;dates&gt;&lt;year&gt;2021&lt;/year&gt;&lt;/dates&gt;&lt;accession-num&gt;33397440&lt;/accession-num&gt;&lt;label&gt;7.068&lt;/label&gt;&lt;urls&gt;&lt;/urls&gt;&lt;electronic-resource-num&gt;10.1186/s13046-020-01791-9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45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122CE721" w14:textId="77777777" w:rsidTr="00641752">
        <w:tc>
          <w:tcPr>
            <w:tcW w:w="1418" w:type="dxa"/>
          </w:tcPr>
          <w:p w14:paraId="5DF535E3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sa_circ_0001829</w:t>
            </w:r>
          </w:p>
        </w:tc>
        <w:tc>
          <w:tcPr>
            <w:tcW w:w="1276" w:type="dxa"/>
          </w:tcPr>
          <w:p w14:paraId="2321352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4C021F3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55-5p/SMAD2</w:t>
            </w:r>
          </w:p>
        </w:tc>
        <w:tc>
          <w:tcPr>
            <w:tcW w:w="3263" w:type="dxa"/>
          </w:tcPr>
          <w:p w14:paraId="08757F32" w14:textId="00F68626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rowth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etastasis</w:t>
            </w:r>
          </w:p>
        </w:tc>
        <w:tc>
          <w:tcPr>
            <w:tcW w:w="1381" w:type="dxa"/>
          </w:tcPr>
          <w:p w14:paraId="1E9D435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Niu&lt;/Author&gt;&lt;Year&gt;2020&lt;/Year&gt;&lt;RecNum&gt;465&lt;/RecNum&gt;&lt;DisplayText&gt;&lt;style face="superscript"&gt;[146]&lt;/style&gt;&lt;/DisplayText&gt;&lt;record&gt;&lt;rec-number&gt;465&lt;/rec-number&gt;&lt;foreign-keys&gt;&lt;key app="EN" db-id="dp5tteax5tpvt1e5ep1pfsx822tszee9a090" timestamp="1616236574"&gt;465&lt;/key&gt;&lt;/foreign-keys&gt;&lt;ref-type name="Journal Article"&gt;17&lt;/ref-type&gt;&lt;contributors&gt;&lt;authors&gt;&lt;author&gt;Niu, Q&lt;/author&gt;&lt;author&gt;Dong, Z&lt;/author&gt;&lt;author&gt;Liang, M&lt;/author&gt;&lt;author&gt;Luo, Y&lt;/author&gt;&lt;author&gt;Lin, H&lt;/author&gt;&lt;author&gt;Lin, M&lt;/author&gt;&lt;author&gt;Zhong, X&lt;/author&gt;&lt;author&gt;Yao, W&lt;/author&gt;&lt;author&gt;Weng, J&lt;/author&gt;&lt;author&gt;Zhou, X&lt;/author&gt;&lt;/authors&gt;&lt;/contributors&gt;&lt;titles&gt;&lt;title&gt;Circular RNA hsa_circ_0001829 promotes gastric cancer progression through miR-155-5p/SMAD2 axis&lt;/title&gt;&lt;secondary-title&gt;Journal of experimental &amp;amp; clinical cancer research : CR&lt;/secondary-title&gt;&lt;/titles&gt;&lt;periodical&gt;&lt;full-title&gt;Journal of experimental &amp;amp; clinical cancer research : CR&lt;/full-title&gt;&lt;/periodical&gt;&lt;pages&gt;280&lt;/pages&gt;&lt;volume&gt;39&lt;/volume&gt;&lt;number&gt;1&lt;/number&gt;&lt;dates&gt;&lt;year&gt;2020&lt;/year&gt;&lt;/dates&gt;&lt;accession-num&gt;33308284&lt;/accession-num&gt;&lt;label&gt;7.068&lt;/label&gt;&lt;urls&gt;&lt;/urls&gt;&lt;electronic-resource-num&gt;10.1186/s13046-020-01790-w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46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44D1B19F" w14:textId="77777777" w:rsidTr="00641752">
        <w:tc>
          <w:tcPr>
            <w:tcW w:w="1418" w:type="dxa"/>
          </w:tcPr>
          <w:p w14:paraId="5FAB88E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CUL3</w:t>
            </w:r>
          </w:p>
        </w:tc>
        <w:tc>
          <w:tcPr>
            <w:tcW w:w="1276" w:type="dxa"/>
          </w:tcPr>
          <w:p w14:paraId="52AFA3F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37320E5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515-5p/STAT3/HK2</w:t>
            </w:r>
          </w:p>
        </w:tc>
        <w:tc>
          <w:tcPr>
            <w:tcW w:w="3263" w:type="dxa"/>
          </w:tcPr>
          <w:p w14:paraId="165D6173" w14:textId="453F8916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lucos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onsump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lactat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duc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TP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quantity</w:t>
            </w:r>
          </w:p>
        </w:tc>
        <w:tc>
          <w:tcPr>
            <w:tcW w:w="1381" w:type="dxa"/>
          </w:tcPr>
          <w:p w14:paraId="1770289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Pu&lt;/Author&gt;&lt;Year&gt;2020&lt;/Year&gt;&lt;RecNum&gt;14&lt;/RecNum&gt;&lt;DisplayText&gt;&lt;style face="superscript"&gt;[147]&lt;/style&gt;&lt;/DisplayText&gt;&lt;record&gt;&lt;rec-number&gt;14&lt;/rec-number&gt;&lt;foreign-keys&gt;&lt;key app="EN" db-id="vspsvf95preteme2sd8vaapf0vexewvpvtf9" timestamp="1621089685"&gt;14&lt;/key&gt;&lt;/foreign-keys&gt;&lt;ref-type name="Journal Article"&gt;17&lt;/ref-type&gt;&lt;contributors&gt;&lt;authors&gt;&lt;author&gt;Pu, Z&lt;/author&gt;&lt;author&gt;Xu, M&lt;/author&gt;&lt;author&gt;Yuan, X&lt;/author&gt;&lt;author&gt;Xie, H&lt;/author&gt;&lt;author&gt;Zhao, J&lt;/author&gt;&lt;/authors&gt;&lt;/contributors&gt;&lt;titles&gt;&lt;title&gt;Circular RNA circCUL3 Accelerates the Warburg Effect Progression of Gastric Cancer through Regulating the STAT3/HK2 Axis&lt;/title&gt;&lt;secondary-title&gt;Molecular therapy. Nucleic acids&lt;/secondary-title&gt;&lt;/titles&gt;&lt;pages&gt;310-318&lt;/pages&gt;&lt;volume&gt;22&lt;/volume&gt;&lt;dates&gt;&lt;year&gt;2020&lt;/year&gt;&lt;/dates&gt;&lt;accession-num&gt;33230436&lt;/accession-num&gt;&lt;label&gt;7.032&lt;/label&gt;&lt;urls&gt;&lt;/urls&gt;&lt;electronic-resource-num&gt;10.1016/j.omtn.2020.08.023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47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0F4BC482" w14:textId="77777777" w:rsidTr="00641752">
        <w:tc>
          <w:tcPr>
            <w:tcW w:w="1418" w:type="dxa"/>
          </w:tcPr>
          <w:p w14:paraId="3B98044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TMEM87A</w:t>
            </w:r>
          </w:p>
        </w:tc>
        <w:tc>
          <w:tcPr>
            <w:tcW w:w="1276" w:type="dxa"/>
          </w:tcPr>
          <w:p w14:paraId="51E886E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Up</w:t>
            </w:r>
          </w:p>
        </w:tc>
        <w:tc>
          <w:tcPr>
            <w:tcW w:w="1701" w:type="dxa"/>
          </w:tcPr>
          <w:p w14:paraId="608D5DA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42-5p/ULK1</w:t>
            </w:r>
          </w:p>
        </w:tc>
        <w:tc>
          <w:tcPr>
            <w:tcW w:w="3263" w:type="dxa"/>
          </w:tcPr>
          <w:p w14:paraId="2A4FDAC4" w14:textId="52D3A16D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etastasis</w:t>
            </w:r>
          </w:p>
        </w:tc>
        <w:tc>
          <w:tcPr>
            <w:tcW w:w="1381" w:type="dxa"/>
          </w:tcPr>
          <w:p w14:paraId="5488630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Wang&lt;/Author&gt;&lt;Year&gt;2021&lt;/Year&gt;&lt;RecNum&gt;17&lt;/RecNum&gt;&lt;DisplayText&gt;&lt;style face="superscript"&gt;[148]&lt;/style&gt;&lt;/DisplayText&gt;&lt;record&gt;&lt;rec-number&gt;17&lt;/rec-number&gt;&lt;foreign-keys&gt;&lt;key app="EN" db-id="vspsvf95preteme2sd8vaapf0vexewvpvtf9" timestamp="1621089685"&gt;17&lt;/key&gt;&lt;/foreign-keys&gt;&lt;ref-type name="Journal Article"&gt;17&lt;/ref-type&gt;&lt;contributors&gt;&lt;authors&gt;&lt;author&gt;Wang, H&lt;/author&gt;&lt;author&gt;Sun, G&lt;/author&gt;&lt;author&gt;Xu, P&lt;/author&gt;&lt;author&gt;Lv, J&lt;/author&gt;&lt;author&gt;Zhang, X&lt;/author&gt;&lt;author&gt;Zhang, L&lt;/author&gt;&lt;author&gt;Wang, S&lt;/author&gt;&lt;author&gt;Cao, J&lt;/author&gt;&lt;author&gt;Xia, Y&lt;/author&gt;&lt;author&gt;Xuan, Z&lt;/author&gt;&lt;author&gt;Li, B&lt;/author&gt;&lt;author&gt;Huang, X&lt;/author&gt;&lt;author&gt;Jiang, T&lt;/author&gt;&lt;author&gt;Fang, L&lt;/author&gt;&lt;author&gt;Xu, Z&lt;/author&gt;&lt;/authors&gt;&lt;/contributors&gt;&lt;titles&gt;&lt;title&gt;Circular RNA TMEM87A promotes cell proliferation and metastasis of gastric cancer by elevating ULK1 via sponging miR-142-5p&lt;/title&gt;&lt;secondary-title&gt;Journal of gastroenterology&lt;/secondary-title&gt;&lt;/titles&gt;&lt;periodical&gt;&lt;full-title&gt;Journal of Gastroenterology&lt;/full-title&gt;&lt;abbr-1&gt;J. Gastroenterol.&lt;/abbr-1&gt;&lt;abbr-2&gt;J Gastroenterol&lt;/abbr-2&gt;&lt;/periodical&gt;&lt;pages&gt;125-138&lt;/pages&gt;&lt;volume&gt;56&lt;/volume&gt;&lt;number&gt;2&lt;/number&gt;&lt;dates&gt;&lt;year&gt;2021&lt;/year&gt;&lt;/dates&gt;&lt;accession-num&gt;33155080&lt;/accession-num&gt;&lt;label&gt;6.132&lt;/label&gt;&lt;urls&gt;&lt;/urls&gt;&lt;electronic-resource-num&gt;10.1007/s00535-020-01744-1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48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4B1C1389" w14:textId="77777777" w:rsidTr="00641752">
        <w:tc>
          <w:tcPr>
            <w:tcW w:w="1418" w:type="dxa"/>
          </w:tcPr>
          <w:p w14:paraId="68BE753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PTPN22</w:t>
            </w:r>
          </w:p>
        </w:tc>
        <w:tc>
          <w:tcPr>
            <w:tcW w:w="1276" w:type="dxa"/>
          </w:tcPr>
          <w:p w14:paraId="6DA3651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1701" w:type="dxa"/>
          </w:tcPr>
          <w:p w14:paraId="306B1B3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EMT</w:t>
            </w:r>
          </w:p>
        </w:tc>
        <w:tc>
          <w:tcPr>
            <w:tcW w:w="3263" w:type="dxa"/>
          </w:tcPr>
          <w:p w14:paraId="17FF2B34" w14:textId="353D2511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EMT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</w:t>
            </w:r>
          </w:p>
        </w:tc>
        <w:tc>
          <w:tcPr>
            <w:tcW w:w="1381" w:type="dxa"/>
          </w:tcPr>
          <w:p w14:paraId="33291BCB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Ma&lt;/Author&gt;&lt;Year&gt;2021&lt;/Year&gt;&lt;RecNum&gt;9&lt;/RecNum&gt;&lt;DisplayText&gt;&lt;style face="superscript"&gt;[149]&lt;/style&gt;&lt;/DisplayText&gt;&lt;record&gt;&lt;rec-number&gt;9&lt;/rec-number&gt;&lt;foreign-keys&gt;&lt;key app="EN" db-id="vspsvf95preteme2sd8vaapf0vexewvpvtf9" timestamp="1621089685"&gt;9&lt;/key&gt;&lt;/foreign-keys&gt;&lt;ref-type name="Journal Article"&gt;17&lt;/ref-type&gt;&lt;contributors&gt;&lt;authors&gt;&lt;author&gt;Ma, S&lt;/author&gt;&lt;author&gt;Kong, S&lt;/author&gt;&lt;author&gt;Gu, X&lt;/author&gt;&lt;author&gt;Xu, Y&lt;/author&gt;&lt;author&gt;Tao, M&lt;/author&gt;&lt;author&gt;Shen, L&lt;/author&gt;&lt;author&gt;Shen, X&lt;/author&gt;&lt;author&gt;Ju, S&lt;/author&gt;&lt;/authors&gt;&lt;/contributors&gt;&lt;titles&gt;&lt;title&gt;As a biomarker for gastric cancer, circPTPN22 regulates the progression of gastric cancer through the EMT pathway&lt;/title&gt;&lt;secondary-title&gt;Cancer cell international&lt;/secondary-title&gt;&lt;/titles&gt;&lt;periodical&gt;&lt;full-title&gt;Cancer Cell International&lt;/full-title&gt;&lt;abbr-1&gt;Cancer Cell Int.&lt;/abbr-1&gt;&lt;abbr-2&gt;Cancer Cell Int&lt;/abbr-2&gt;&lt;/periodical&gt;&lt;pages&gt;44&lt;/pages&gt;&lt;volume&gt;21&lt;/volume&gt;&lt;number&gt;1&lt;/number&gt;&lt;dates&gt;&lt;year&gt;2021&lt;/year&gt;&lt;/dates&gt;&lt;accession-num&gt;33430866&lt;/accession-num&gt;&lt;label&gt;4.175&lt;/label&gt;&lt;urls&gt;&lt;/urls&gt;&lt;electronic-resource-num&gt;10.1186/s12935-020-01701-1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49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511668BB" w14:textId="77777777" w:rsidTr="00641752">
        <w:tc>
          <w:tcPr>
            <w:tcW w:w="1418" w:type="dxa"/>
          </w:tcPr>
          <w:p w14:paraId="0F2651F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sa_circ_0004872</w:t>
            </w:r>
          </w:p>
        </w:tc>
        <w:tc>
          <w:tcPr>
            <w:tcW w:w="1276" w:type="dxa"/>
          </w:tcPr>
          <w:p w14:paraId="4C23AA2D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1701" w:type="dxa"/>
          </w:tcPr>
          <w:p w14:paraId="0F446FB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224/Smad4/ADAR1</w:t>
            </w:r>
          </w:p>
        </w:tc>
        <w:tc>
          <w:tcPr>
            <w:tcW w:w="3263" w:type="dxa"/>
          </w:tcPr>
          <w:p w14:paraId="4F7DAFFE" w14:textId="2E0B5372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umor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rowth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etastasis</w:t>
            </w:r>
          </w:p>
        </w:tc>
        <w:tc>
          <w:tcPr>
            <w:tcW w:w="1381" w:type="dxa"/>
          </w:tcPr>
          <w:p w14:paraId="23D5832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Ma&lt;/Author&gt;&lt;Year&gt;2020&lt;/Year&gt;&lt;RecNum&gt;468&lt;/RecNum&gt;&lt;DisplayText&gt;&lt;style face="superscript"&gt;[150]&lt;/style&gt;&lt;/DisplayText&gt;&lt;record&gt;&lt;rec-number&gt;468&lt;/rec-number&gt;&lt;foreign-keys&gt;&lt;key app="EN" db-id="dp5tteax5tpvt1e5ep1pfsx822tszee9a090" timestamp="1616236574"&gt;468&lt;/key&gt;&lt;/foreign-keys&gt;&lt;ref-type name="Journal Article"&gt;17&lt;/ref-type&gt;&lt;contributors&gt;&lt;authors&gt;&lt;author&gt;Ma, C&lt;/author&gt;&lt;author&gt;Wang, X&lt;/author&gt;&lt;author&gt;Yang, F&lt;/author&gt;&lt;author&gt;Zang, Y&lt;/author&gt;&lt;author&gt;Liu, J&lt;/author&gt;&lt;author&gt;Wang, X&lt;/author&gt;&lt;author&gt;Xu, X&lt;/author&gt;&lt;author&gt;Li, W&lt;/author&gt;&lt;author&gt;Jia, J&lt;/author&gt;&lt;author&gt;Liu, Z&lt;/author&gt;&lt;/authors&gt;&lt;/contributors&gt;&lt;titles&gt;&lt;title&gt;Circular RNA hsa_circ_0004872 inhibits gastric cancer progression via the miR-224/Smad4/ADAR1 successive regulatory circuit&lt;/title&gt;&lt;secondary-title&gt;Molecular cancer&lt;/secondary-title&gt;&lt;/titles&gt;&lt;periodical&gt;&lt;full-title&gt;Molecular cancer&lt;/full-title&gt;&lt;/periodical&gt;&lt;pages&gt;157&lt;/pages&gt;&lt;volume&gt;19&lt;/volume&gt;&lt;number&gt;1&lt;/number&gt;&lt;dates&gt;&lt;year&gt;2020&lt;/year&gt;&lt;/dates&gt;&lt;accession-num&gt;33172486&lt;/accession-num&gt;&lt;label&gt;15.302&lt;/label&gt;&lt;urls&gt;&lt;/urls&gt;&lt;electronic-resource-num&gt;10.1186/s12943-020-01268-5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50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1F851A8F" w14:textId="77777777" w:rsidTr="00641752">
        <w:tc>
          <w:tcPr>
            <w:tcW w:w="1418" w:type="dxa"/>
          </w:tcPr>
          <w:p w14:paraId="63BCB2C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sa_circRNA_0009172</w:t>
            </w:r>
          </w:p>
        </w:tc>
        <w:tc>
          <w:tcPr>
            <w:tcW w:w="1276" w:type="dxa"/>
          </w:tcPr>
          <w:p w14:paraId="5923B59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1701" w:type="dxa"/>
          </w:tcPr>
          <w:p w14:paraId="49FA4343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485-3p/NTRK3</w:t>
            </w:r>
          </w:p>
        </w:tc>
        <w:tc>
          <w:tcPr>
            <w:tcW w:w="3263" w:type="dxa"/>
          </w:tcPr>
          <w:p w14:paraId="20F34047" w14:textId="64C42B62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umor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rowth</w:t>
            </w:r>
          </w:p>
        </w:tc>
        <w:tc>
          <w:tcPr>
            <w:tcW w:w="1381" w:type="dxa"/>
          </w:tcPr>
          <w:p w14:paraId="2EF59C9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Wang&lt;/Author&gt;&lt;Year&gt;2021&lt;/Year&gt;&lt;RecNum&gt;454&lt;/RecNum&gt;&lt;DisplayText&gt;&lt;style face="superscript"&gt;[151]&lt;/style&gt;&lt;/DisplayText&gt;&lt;record&gt;&lt;rec-number&gt;454&lt;/rec-number&gt;&lt;foreign-keys&gt;&lt;key app="EN" db-id="dp5tteax5tpvt1e5ep1pfsx822tszee9a090" timestamp="1616236573"&gt;454&lt;/key&gt;&lt;/foreign-keys&gt;&lt;ref-type name="Journal Article"&gt;17&lt;/ref-type&gt;&lt;contributors&gt;&lt;authors&gt;&lt;author&gt;Wang, H&lt;/author&gt;&lt;author&gt;Wang, N&lt;/author&gt;&lt;author&gt;Zheng, X&lt;/author&gt;&lt;author&gt;Wu, L&lt;/author&gt;&lt;author&gt;Fan, C&lt;/author&gt;&lt;author&gt;Li, X&lt;/author&gt;&lt;author&gt;Ye, K&lt;/author&gt;&lt;author&gt;Han, S&lt;/author&gt;&lt;/authors&gt;&lt;/contributors&gt;&lt;titles&gt;&lt;title&gt;Circular RNA hsa_circ_0009172 suppresses gastric cancer by regulation of microRNA-485-3p-mediated NTRK3&lt;/title&gt;&lt;secondary-title&gt;Cancer gene therapy&lt;/secondary-title&gt;&lt;/titles&gt;&lt;periodical&gt;&lt;full-title&gt;Cancer gene therapy&lt;/full-title&gt;&lt;/periodical&gt;&lt;dates&gt;&lt;year&gt;2021&lt;/year&gt;&lt;/dates&gt;&lt;accession-num&gt;33531648&lt;/accession-num&gt;&lt;label&gt;4.534&lt;/label&gt;&lt;urls&gt;&lt;/urls&gt;&lt;electronic-resource-num&gt;10.1038/s41417-020-00280-7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51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7E9CD69A" w14:textId="77777777" w:rsidTr="00641752">
        <w:tc>
          <w:tcPr>
            <w:tcW w:w="1418" w:type="dxa"/>
          </w:tcPr>
          <w:p w14:paraId="5058A14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_002059</w:t>
            </w:r>
          </w:p>
        </w:tc>
        <w:tc>
          <w:tcPr>
            <w:tcW w:w="1276" w:type="dxa"/>
          </w:tcPr>
          <w:p w14:paraId="7330565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1701" w:type="dxa"/>
          </w:tcPr>
          <w:p w14:paraId="206D4C3B" w14:textId="16B129BE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82/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TSS1</w:t>
            </w:r>
          </w:p>
        </w:tc>
        <w:tc>
          <w:tcPr>
            <w:tcW w:w="3263" w:type="dxa"/>
          </w:tcPr>
          <w:p w14:paraId="1C123A3E" w14:textId="1638A90F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</w:t>
            </w:r>
          </w:p>
        </w:tc>
        <w:tc>
          <w:tcPr>
            <w:tcW w:w="1381" w:type="dxa"/>
          </w:tcPr>
          <w:p w14:paraId="025128F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Li&lt;/Author&gt;&lt;Year&gt;2021&lt;/Year&gt;&lt;RecNum&gt;449&lt;/RecNum&gt;&lt;DisplayText&gt;&lt;style face="superscript"&gt;[152]&lt;/style&gt;&lt;/DisplayText&gt;&lt;record&gt;&lt;rec-number&gt;449&lt;/rec-number&gt;&lt;foreign-keys&gt;&lt;key app="EN" db-id="dp5tteax5tpvt1e5ep1pfsx822tszee9a090" timestamp="1616236573"&gt;449&lt;/key&gt;&lt;/foreign-keys&gt;&lt;ref-type name="Journal Article"&gt;17&lt;/ref-type&gt;&lt;contributors&gt;&lt;authors&gt;&lt;author&gt;Li, T&lt;/author&gt;&lt;author&gt;Zuo, X&lt;/author&gt;&lt;author&gt;Meng, X&lt;/author&gt;&lt;/authors&gt;&lt;/contributors&gt;&lt;titles&gt;&lt;title&gt;Circ_002059 suppresses cell proliferation and migration of gastric cancer via miR-182/MTSS1 axis&lt;/title&gt;&lt;secondary-title&gt;Acta biochimica et biophysica Sinica&lt;/secondary-title&gt;&lt;/titles&gt;&lt;periodical&gt;&lt;full-title&gt;Acta biochimica et biophysica Sinica&lt;/full-title&gt;&lt;/periodical&gt;&lt;dates&gt;&lt;year&gt;2021&lt;/year&gt;&lt;/dates&gt;&lt;accession-num&gt;33686422&lt;/accession-num&gt;&lt;label&gt;2.836&lt;/label&gt;&lt;urls&gt;&lt;/urls&gt;&lt;electronic-resource-num&gt;10.1093/abbs/gmab015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52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1E2BDBB7" w14:textId="77777777" w:rsidTr="00641752">
        <w:tc>
          <w:tcPr>
            <w:tcW w:w="1418" w:type="dxa"/>
          </w:tcPr>
          <w:p w14:paraId="61E1DA7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-ITCH</w:t>
            </w:r>
          </w:p>
        </w:tc>
        <w:tc>
          <w:tcPr>
            <w:tcW w:w="1276" w:type="dxa"/>
          </w:tcPr>
          <w:p w14:paraId="3086F60D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1701" w:type="dxa"/>
          </w:tcPr>
          <w:p w14:paraId="449A1D00" w14:textId="0595533B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99a-5p/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Klotho</w:t>
            </w:r>
          </w:p>
        </w:tc>
        <w:tc>
          <w:tcPr>
            <w:tcW w:w="3263" w:type="dxa"/>
          </w:tcPr>
          <w:p w14:paraId="67575F6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etastasis</w:t>
            </w:r>
          </w:p>
        </w:tc>
        <w:tc>
          <w:tcPr>
            <w:tcW w:w="1381" w:type="dxa"/>
          </w:tcPr>
          <w:p w14:paraId="1DF369BB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Wang&lt;/Author&gt;&lt;Year&gt;2021&lt;/Year&gt;&lt;RecNum&gt;21&lt;/RecNum&gt;&lt;DisplayText&gt;&lt;style face="superscript"&gt;[153]&lt;/style&gt;&lt;/DisplayText&gt;&lt;record&gt;&lt;rec-number&gt;21&lt;/rec-number&gt;&lt;foreign-keys&gt;&lt;key app="EN" db-id="vspsvf95preteme2sd8vaapf0vexewvpvtf9" timestamp="1621089685"&gt;21&lt;/key&gt;&lt;/foreign-keys&gt;&lt;ref-type name="Journal Article"&gt;17&lt;/ref-type&gt;&lt;contributors&gt;&lt;authors&gt;&lt;author&gt;Wang, Y&lt;/author&gt;&lt;author&gt;Wang, H&lt;/author&gt;&lt;author&gt;Zheng, R&lt;/author&gt;&lt;author&gt;Wu, P&lt;/author&gt;&lt;author&gt;Sun, Z&lt;/author&gt;&lt;author&gt;Chen, J&lt;/author&gt;&lt;author&gt;Zhang, L&lt;/author&gt;&lt;author&gt;Zhang, C&lt;/author&gt;&lt;author&gt;Qian, H&lt;/author&gt;&lt;author&gt;Jiang, J&lt;/author&gt;&lt;author&gt;Xu, W&lt;/author&gt;&lt;/authors&gt;&lt;/contributors&gt;&lt;titles&gt;&lt;title&gt;Circular RNA ITCH suppresses metastasis of gastric cancer via regulating miR-199a-5p/Klotho axis&lt;/title&gt;&lt;secondary-title&gt;Cell cycle (Georgetown, Tex.)&lt;/secondary-title&gt;&lt;/titles&gt;&lt;pages&gt;1-15&lt;/pages&gt;&lt;dates&gt;&lt;year&gt;2021&lt;/year&gt;&lt;/dates&gt;&lt;accession-num&gt;33499704&lt;/accession-num&gt;&lt;label&gt;3.699&lt;/label&gt;&lt;urls&gt;&lt;/urls&gt;&lt;electronic-resource-num&gt;10.1080/15384101.2021.1878327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53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2C75EAD0" w14:textId="77777777" w:rsidTr="00641752">
        <w:tc>
          <w:tcPr>
            <w:tcW w:w="1418" w:type="dxa"/>
          </w:tcPr>
          <w:p w14:paraId="1398B87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CUL2</w:t>
            </w:r>
          </w:p>
        </w:tc>
        <w:tc>
          <w:tcPr>
            <w:tcW w:w="1276" w:type="dxa"/>
          </w:tcPr>
          <w:p w14:paraId="64E9CE40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own</w:t>
            </w:r>
          </w:p>
        </w:tc>
        <w:tc>
          <w:tcPr>
            <w:tcW w:w="1701" w:type="dxa"/>
          </w:tcPr>
          <w:p w14:paraId="789A5459" w14:textId="322F2761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iR-142-3p/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ROCK2</w:t>
            </w:r>
          </w:p>
        </w:tc>
        <w:tc>
          <w:tcPr>
            <w:tcW w:w="3263" w:type="dxa"/>
          </w:tcPr>
          <w:p w14:paraId="53A2D823" w14:textId="3FEECE5E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ransform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hemosensitivity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umorigenesis</w:t>
            </w:r>
          </w:p>
        </w:tc>
        <w:tc>
          <w:tcPr>
            <w:tcW w:w="1381" w:type="dxa"/>
          </w:tcPr>
          <w:p w14:paraId="294A8FA8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Peng&lt;/Author&gt;&lt;Year&gt;2020&lt;/Year&gt;&lt;RecNum&gt;13&lt;/RecNum&gt;&lt;DisplayText&gt;&lt;style face="superscript"&gt;[154]&lt;/style&gt;&lt;/DisplayText&gt;&lt;record&gt;&lt;rec-number&gt;13&lt;/rec-number&gt;&lt;foreign-keys&gt;&lt;key app="EN" db-id="vspsvf95preteme2sd8vaapf0vexewvpvtf9" timestamp="1621089685"&gt;13&lt;/key&gt;&lt;/foreign-keys&gt;&lt;ref-type name="Journal Article"&gt;17&lt;/ref-type&gt;&lt;contributors&gt;&lt;authors&gt;&lt;author&gt;Peng, L&lt;/author&gt;&lt;author&gt;Sang, H&lt;/author&gt;&lt;author&gt;Wei, S&lt;/author&gt;&lt;author&gt;Li, Y&lt;/author&gt;&lt;author&gt;Jin, D&lt;/author&gt;&lt;author&gt;Zhu, X&lt;/author&gt;&lt;author&gt;Li, X&lt;/author&gt;&lt;author&gt;Dang, Y&lt;/author&gt;&lt;author&gt;Zhang, G&lt;/author&gt;&lt;/authors&gt;&lt;/contributors&gt;&lt;titles&gt;&lt;title&gt;circCUL2 regulates gastric cancer malignant transformation and cisplatin resistance by modulating autophagy activation via miR-142-3p/ROCK2&lt;/title&gt;&lt;secondary-title&gt;Molecular cancer&lt;/secondary-title&gt;&lt;/titles&gt;&lt;periodical&gt;&lt;full-title&gt;Molecular Cancer&lt;/full-title&gt;&lt;abbr-1&gt;Mol. Cancer&lt;/abbr-1&gt;&lt;abbr-2&gt;Mol Cancer&lt;/abbr-2&gt;&lt;/periodical&gt;&lt;pages&gt;156&lt;/pages&gt;&lt;volume&gt;19&lt;/volume&gt;&lt;number&gt;1&lt;/number&gt;&lt;dates&gt;&lt;year&gt;2020&lt;/year&gt;&lt;/dates&gt;&lt;accession-num&gt;33153478&lt;/accession-num&gt;&lt;label&gt;15.302&lt;/label&gt;&lt;urls&gt;&lt;/urls&gt;&lt;electronic-resource-num&gt;10.1186/s12943-020-01270-x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54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bookmarkEnd w:id="29"/>
    </w:tbl>
    <w:p w14:paraId="42BDEBAE" w14:textId="77777777" w:rsidR="00637872" w:rsidRPr="00641752" w:rsidRDefault="0063787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0B073BF2" w14:textId="77777777" w:rsidR="00637872" w:rsidRPr="00641752" w:rsidRDefault="0063787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br w:type="page"/>
      </w:r>
    </w:p>
    <w:p w14:paraId="2F935C33" w14:textId="04DF37F0" w:rsidR="00637872" w:rsidRPr="00641752" w:rsidRDefault="00641752" w:rsidP="00641752">
      <w:pPr>
        <w:spacing w:line="360" w:lineRule="auto"/>
        <w:jc w:val="both"/>
        <w:rPr>
          <w:rFonts w:ascii="Book Antiqua" w:hAnsi="Book Antiqua"/>
          <w:b/>
          <w:bCs/>
          <w:color w:val="000000" w:themeColor="text1"/>
          <w:lang w:eastAsia="zh-CN"/>
        </w:rPr>
      </w:pPr>
      <w:r>
        <w:rPr>
          <w:rFonts w:ascii="Book Antiqua" w:hAnsi="Book Antiqua"/>
          <w:b/>
          <w:bCs/>
          <w:color w:val="000000" w:themeColor="text1"/>
        </w:rPr>
        <w:lastRenderedPageBreak/>
        <w:t xml:space="preserve">Table 4 </w:t>
      </w:r>
      <w:r w:rsidR="00637872" w:rsidRPr="00641752">
        <w:rPr>
          <w:rFonts w:ascii="Book Antiqua" w:hAnsi="Book Antiqua"/>
          <w:b/>
          <w:bCs/>
          <w:color w:val="000000" w:themeColor="text1"/>
        </w:rPr>
        <w:t>Examples</w:t>
      </w:r>
      <w:r>
        <w:rPr>
          <w:rFonts w:ascii="Book Antiqua" w:hAnsi="Book Antiqua"/>
          <w:b/>
          <w:bCs/>
          <w:color w:val="000000" w:themeColor="text1"/>
        </w:rPr>
        <w:t xml:space="preserve"> of biomarkers in gastric cancer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506"/>
        <w:gridCol w:w="2463"/>
        <w:gridCol w:w="4343"/>
        <w:gridCol w:w="736"/>
      </w:tblGrid>
      <w:tr w:rsidR="00641752" w:rsidRPr="00641752" w14:paraId="2DA7A44F" w14:textId="77777777" w:rsidTr="00641752">
        <w:tc>
          <w:tcPr>
            <w:tcW w:w="1506" w:type="dxa"/>
            <w:tcBorders>
              <w:top w:val="single" w:sz="4" w:space="0" w:color="auto"/>
              <w:bottom w:val="single" w:sz="4" w:space="0" w:color="auto"/>
            </w:tcBorders>
          </w:tcPr>
          <w:p w14:paraId="4344ED9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bookmarkStart w:id="30" w:name="OLE_LINK16"/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Genes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14:paraId="465B844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Purpose</w:t>
            </w:r>
          </w:p>
        </w:tc>
        <w:tc>
          <w:tcPr>
            <w:tcW w:w="4343" w:type="dxa"/>
            <w:tcBorders>
              <w:top w:val="single" w:sz="4" w:space="0" w:color="auto"/>
              <w:bottom w:val="single" w:sz="4" w:space="0" w:color="auto"/>
            </w:tcBorders>
          </w:tcPr>
          <w:p w14:paraId="3FEDBFF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Findings</w:t>
            </w:r>
          </w:p>
        </w:tc>
        <w:tc>
          <w:tcPr>
            <w:tcW w:w="710" w:type="dxa"/>
            <w:tcBorders>
              <w:top w:val="single" w:sz="4" w:space="0" w:color="auto"/>
              <w:bottom w:val="single" w:sz="4" w:space="0" w:color="auto"/>
            </w:tcBorders>
          </w:tcPr>
          <w:p w14:paraId="1EEAB828" w14:textId="54FA8C6F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  <w:lang w:eastAsia="zh-CN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Ref</w:t>
            </w:r>
            <w:r w:rsidR="00641752" w:rsidRPr="00641752">
              <w:rPr>
                <w:rFonts w:ascii="Book Antiqua" w:hAnsi="Book Antiqua" w:hint="eastAsia"/>
                <w:b/>
                <w:bCs/>
                <w:color w:val="000000" w:themeColor="text1"/>
                <w:lang w:eastAsia="zh-CN"/>
              </w:rPr>
              <w:t>.</w:t>
            </w:r>
          </w:p>
        </w:tc>
      </w:tr>
      <w:tr w:rsidR="00641752" w:rsidRPr="00641752" w14:paraId="3E61ED04" w14:textId="77777777" w:rsidTr="00641752">
        <w:tc>
          <w:tcPr>
            <w:tcW w:w="1506" w:type="dxa"/>
            <w:tcBorders>
              <w:top w:val="single" w:sz="4" w:space="0" w:color="auto"/>
            </w:tcBorders>
          </w:tcPr>
          <w:p w14:paraId="1357330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i/>
                <w:color w:val="000000" w:themeColor="text1"/>
              </w:rPr>
            </w:pPr>
            <w:r w:rsidRPr="00641752">
              <w:rPr>
                <w:rFonts w:ascii="Book Antiqua" w:hAnsi="Book Antiqua"/>
                <w:i/>
                <w:color w:val="000000" w:themeColor="text1"/>
              </w:rPr>
              <w:t>RUNX3</w:t>
            </w:r>
          </w:p>
        </w:tc>
        <w:tc>
          <w:tcPr>
            <w:tcW w:w="2126" w:type="dxa"/>
            <w:tcBorders>
              <w:top w:val="single" w:sz="4" w:space="0" w:color="auto"/>
            </w:tcBorders>
          </w:tcPr>
          <w:p w14:paraId="134C9212" w14:textId="7695A4B4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iagnosis</w:t>
            </w:r>
            <w:r w:rsidR="00641752">
              <w:rPr>
                <w:rFonts w:ascii="Book Antiqua" w:hAnsi="Book Antiqua"/>
                <w:color w:val="000000" w:themeColor="text1"/>
              </w:rPr>
              <w:t>/</w:t>
            </w:r>
            <w:r w:rsidRPr="00641752">
              <w:rPr>
                <w:rFonts w:ascii="Book Antiqua" w:hAnsi="Book Antiqua"/>
                <w:color w:val="000000" w:themeColor="text1"/>
              </w:rPr>
              <w:t>prognosis</w:t>
            </w:r>
          </w:p>
        </w:tc>
        <w:tc>
          <w:tcPr>
            <w:tcW w:w="4343" w:type="dxa"/>
            <w:tcBorders>
              <w:top w:val="single" w:sz="4" w:space="0" w:color="auto"/>
            </w:tcBorders>
          </w:tcPr>
          <w:p w14:paraId="7B8C74CF" w14:textId="72927F58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ethylat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statu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orrelate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with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liver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etastasis</w:t>
            </w:r>
          </w:p>
        </w:tc>
        <w:tc>
          <w:tcPr>
            <w:tcW w:w="710" w:type="dxa"/>
            <w:tcBorders>
              <w:top w:val="single" w:sz="4" w:space="0" w:color="auto"/>
            </w:tcBorders>
          </w:tcPr>
          <w:p w14:paraId="566A12D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Sakakura&lt;/Author&gt;&lt;Year&gt;2009&lt;/Year&gt;&lt;RecNum&gt;699&lt;/RecNum&gt;&lt;DisplayText&gt;&lt;style face="superscript"&gt;[155]&lt;/style&gt;&lt;/DisplayText&gt;&lt;record&gt;&lt;rec-number&gt;699&lt;/rec-number&gt;&lt;foreign-keys&gt;&lt;key app="EN" db-id="dp5tteax5tpvt1e5ep1pfsx822tszee9a090" timestamp="1616242780"&gt;699&lt;/key&gt;&lt;/foreign-keys&gt;&lt;ref-type name="Journal Article"&gt;17&lt;/ref-type&gt;&lt;contributors&gt;&lt;authors&gt;&lt;author&gt;Sakakura, C&lt;/author&gt;&lt;author&gt;Hamada, T&lt;/author&gt;&lt;author&gt;Miyagawa, K&lt;/author&gt;&lt;author&gt;Nishio, M&lt;/author&gt;&lt;author&gt;Miyashita, A&lt;/author&gt;&lt;author&gt;Nagata, H&lt;/author&gt;&lt;author&gt;Ida, H&lt;/author&gt;&lt;author&gt;Yazumi, S&lt;/author&gt;&lt;author&gt;Otsuji, E&lt;/author&gt;&lt;author&gt;Chiba, T&lt;/author&gt;&lt;author&gt;Ito, K&lt;/author&gt;&lt;author&gt;Ito, Y&lt;/author&gt;&lt;/authors&gt;&lt;/contributors&gt;&lt;titles&gt;&lt;title&gt;Quantitative analysis of tumor-derived methylated RUNX3 sequences in the serum of gastric cancer patients&lt;/title&gt;&lt;secondary-title&gt;Anticancer research&lt;/secondary-title&gt;&lt;/titles&gt;&lt;periodical&gt;&lt;full-title&gt;Anticancer Research&lt;/full-title&gt;&lt;abbr-1&gt;Anticancer Res.&lt;/abbr-1&gt;&lt;abbr-2&gt;Anticancer Res&lt;/abbr-2&gt;&lt;/periodical&gt;&lt;pages&gt;2619-25&lt;/pages&gt;&lt;volume&gt;29&lt;/volume&gt;&lt;number&gt;7&lt;/number&gt;&lt;dates&gt;&lt;year&gt;2009&lt;/year&gt;&lt;/dates&gt;&lt;accession-num&gt;19596937&lt;/accession-num&gt;&lt;label&gt;1.994&lt;/label&gt;&lt;urls&gt;&lt;/urls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55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3CF1D4D0" w14:textId="77777777" w:rsidTr="00641752">
        <w:tc>
          <w:tcPr>
            <w:tcW w:w="1506" w:type="dxa"/>
          </w:tcPr>
          <w:p w14:paraId="4DCE98A8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i/>
                <w:color w:val="000000" w:themeColor="text1"/>
              </w:rPr>
            </w:pPr>
            <w:r w:rsidRPr="00641752">
              <w:rPr>
                <w:rFonts w:ascii="Book Antiqua" w:hAnsi="Book Antiqua"/>
                <w:i/>
                <w:color w:val="000000" w:themeColor="text1"/>
              </w:rPr>
              <w:t>MLH1</w:t>
            </w:r>
          </w:p>
        </w:tc>
        <w:tc>
          <w:tcPr>
            <w:tcW w:w="2126" w:type="dxa"/>
          </w:tcPr>
          <w:p w14:paraId="09C33595" w14:textId="574827F3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iagnosis</w:t>
            </w:r>
            <w:r w:rsidR="00641752">
              <w:rPr>
                <w:rFonts w:ascii="Book Antiqua" w:hAnsi="Book Antiqua"/>
                <w:color w:val="000000" w:themeColor="text1"/>
              </w:rPr>
              <w:t>/</w:t>
            </w:r>
            <w:r w:rsidRPr="00641752">
              <w:rPr>
                <w:rFonts w:ascii="Book Antiqua" w:hAnsi="Book Antiqua"/>
                <w:color w:val="000000" w:themeColor="text1"/>
              </w:rPr>
              <w:t>prognosis</w:t>
            </w:r>
          </w:p>
        </w:tc>
        <w:tc>
          <w:tcPr>
            <w:tcW w:w="4343" w:type="dxa"/>
          </w:tcPr>
          <w:p w14:paraId="20EB52B9" w14:textId="28C5957D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ethylat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statu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orrelate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with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umor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stage</w:t>
            </w:r>
          </w:p>
        </w:tc>
        <w:tc>
          <w:tcPr>
            <w:tcW w:w="710" w:type="dxa"/>
          </w:tcPr>
          <w:p w14:paraId="7ED1428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Kolesnikova&lt;/Author&gt;&lt;Year&gt;2008&lt;/Year&gt;&lt;RecNum&gt;700&lt;/RecNum&gt;&lt;DisplayText&gt;&lt;style face="superscript"&gt;[156]&lt;/style&gt;&lt;/DisplayText&gt;&lt;record&gt;&lt;rec-number&gt;700&lt;/rec-number&gt;&lt;foreign-keys&gt;&lt;key app="EN" db-id="dp5tteax5tpvt1e5ep1pfsx822tszee9a090" timestamp="1616242780"&gt;700&lt;/key&gt;&lt;/foreign-keys&gt;&lt;ref-type name="Journal Article"&gt;17&lt;/ref-type&gt;&lt;contributors&gt;&lt;authors&gt;&lt;author&gt;Kolesnikova, EV&lt;/author&gt;&lt;author&gt;Tamkovich, SN&lt;/author&gt;&lt;author&gt;Bryzgunova, OE&lt;/author&gt;&lt;author&gt;Shelestyuk, PI&lt;/author&gt;&lt;author&gt;Permyakova, VI&lt;/author&gt;&lt;author&gt;Vlassov, VV&lt;/author&gt;&lt;author&gt;Tuzikov, AS&lt;/author&gt;&lt;author&gt;Laktionov, PP&lt;/author&gt;&lt;author&gt;Rykova, EY&lt;/author&gt;&lt;/authors&gt;&lt;/contributors&gt;&lt;titles&gt;&lt;title&gt;Circulating DNA in the blood of gastric cancer patients&lt;/title&gt;&lt;secondary-title&gt;Annals of the New York Academy of Sciences&lt;/secondary-title&gt;&lt;/titles&gt;&lt;periodical&gt;&lt;full-title&gt;Annals of the New York Academy of Sciences&lt;/full-title&gt;&lt;abbr-1&gt;Ann. N. Y. Acad. Sci.&lt;/abbr-1&gt;&lt;abbr-2&gt;Ann N Y Acad Sci&lt;/abbr-2&gt;&lt;/periodical&gt;&lt;pages&gt;226-31&lt;/pages&gt;&lt;volume&gt;1137&lt;/volume&gt;&lt;dates&gt;&lt;year&gt;2008&lt;/year&gt;&lt;/dates&gt;&lt;accession-num&gt;18837952&lt;/accession-num&gt;&lt;label&gt;4.728&lt;/label&gt;&lt;urls&gt;&lt;/urls&gt;&lt;electronic-resource-num&gt;10.1196/annals.1448.009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56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5E6927BE" w14:textId="77777777" w:rsidTr="00641752">
        <w:tc>
          <w:tcPr>
            <w:tcW w:w="1506" w:type="dxa"/>
          </w:tcPr>
          <w:p w14:paraId="247E0A0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i/>
                <w:color w:val="000000" w:themeColor="text1"/>
              </w:rPr>
            </w:pPr>
            <w:r w:rsidRPr="00641752">
              <w:rPr>
                <w:rFonts w:ascii="Book Antiqua" w:hAnsi="Book Antiqua"/>
                <w:i/>
                <w:color w:val="000000" w:themeColor="text1"/>
              </w:rPr>
              <w:t>RASSF1A</w:t>
            </w:r>
          </w:p>
        </w:tc>
        <w:tc>
          <w:tcPr>
            <w:tcW w:w="2126" w:type="dxa"/>
          </w:tcPr>
          <w:p w14:paraId="1252850F" w14:textId="33FBE6FE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iagnosis</w:t>
            </w:r>
            <w:r w:rsidR="00641752">
              <w:rPr>
                <w:rFonts w:ascii="Book Antiqua" w:hAnsi="Book Antiqua"/>
                <w:color w:val="000000" w:themeColor="text1"/>
              </w:rPr>
              <w:t>/</w:t>
            </w:r>
            <w:r w:rsidRPr="00641752">
              <w:rPr>
                <w:rFonts w:ascii="Book Antiqua" w:hAnsi="Book Antiqua"/>
                <w:color w:val="000000" w:themeColor="text1"/>
              </w:rPr>
              <w:t>prognosis</w:t>
            </w:r>
          </w:p>
        </w:tc>
        <w:tc>
          <w:tcPr>
            <w:tcW w:w="4343" w:type="dxa"/>
          </w:tcPr>
          <w:p w14:paraId="02C748E0" w14:textId="0E7A4288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ethylat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statu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orrelate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with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dvance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stage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n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lymph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nod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ositivity</w:t>
            </w:r>
          </w:p>
        </w:tc>
        <w:tc>
          <w:tcPr>
            <w:tcW w:w="710" w:type="dxa"/>
          </w:tcPr>
          <w:p w14:paraId="3243643C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Pimson&lt;/Author&gt;&lt;Year&gt;2016&lt;/Year&gt;&lt;RecNum&gt;698&lt;/RecNum&gt;&lt;DisplayText&gt;&lt;style face="superscript"&gt;[157]&lt;/style&gt;&lt;/DisplayText&gt;&lt;record&gt;&lt;rec-number&gt;698&lt;/rec-number&gt;&lt;foreign-keys&gt;&lt;key app="EN" db-id="dp5tteax5tpvt1e5ep1pfsx822tszee9a090" timestamp="1616242780"&gt;698&lt;/key&gt;&lt;/foreign-keys&gt;&lt;ref-type name="Journal Article"&gt;17&lt;/ref-type&gt;&lt;contributors&gt;&lt;authors&gt;&lt;author&gt;Pimson, C&lt;/author&gt;&lt;author&gt;Ekalaksananan, T&lt;/author&gt;&lt;author&gt;Pientong, C&lt;/author&gt;&lt;author&gt;Promthet, S&lt;/author&gt;&lt;author&gt;Putthanachote, N&lt;/author&gt;&lt;author&gt;Suwanrungruang, K&lt;/author&gt;&lt;author&gt;Wiangnon, S&lt;/author&gt;&lt;/authors&gt;&lt;/contributors&gt;&lt;titles&gt;&lt;title&gt;Aberrant methylation of PCDH10 and RASSF1A genes in blood samples for non-invasive diagnosis and prognostic assessment of gastric cancer&lt;/title&gt;&lt;secondary-title&gt;PeerJ&lt;/secondary-title&gt;&lt;/titles&gt;&lt;pages&gt;e2112&lt;/pages&gt;&lt;volume&gt;4&lt;/volume&gt;&lt;dates&gt;&lt;year&gt;2016&lt;/year&gt;&lt;/dates&gt;&lt;accession-num&gt;27330867&lt;/accession-num&gt;&lt;label&gt;2.379&lt;/label&gt;&lt;urls&gt;&lt;/urls&gt;&lt;electronic-resource-num&gt;10.7717/peerj.2112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57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4E1E365A" w14:textId="77777777" w:rsidTr="00641752">
        <w:tc>
          <w:tcPr>
            <w:tcW w:w="1506" w:type="dxa"/>
          </w:tcPr>
          <w:p w14:paraId="03267B9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i/>
                <w:color w:val="000000" w:themeColor="text1"/>
              </w:rPr>
            </w:pPr>
            <w:r w:rsidRPr="00641752">
              <w:rPr>
                <w:rFonts w:ascii="Book Antiqua" w:hAnsi="Book Antiqua"/>
                <w:i/>
                <w:color w:val="000000" w:themeColor="text1"/>
              </w:rPr>
              <w:t>MGMT</w:t>
            </w:r>
          </w:p>
        </w:tc>
        <w:tc>
          <w:tcPr>
            <w:tcW w:w="2126" w:type="dxa"/>
          </w:tcPr>
          <w:p w14:paraId="76611CD5" w14:textId="6A8F13FF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bookmarkStart w:id="31" w:name="OLE_LINK58"/>
            <w:r w:rsidRPr="00641752">
              <w:rPr>
                <w:rFonts w:ascii="Book Antiqua" w:hAnsi="Book Antiqua"/>
                <w:color w:val="000000" w:themeColor="text1"/>
              </w:rPr>
              <w:t>Diagnosis</w:t>
            </w:r>
            <w:r w:rsidR="00641752">
              <w:rPr>
                <w:rFonts w:ascii="Book Antiqua" w:hAnsi="Book Antiqua"/>
                <w:color w:val="000000" w:themeColor="text1"/>
              </w:rPr>
              <w:t>/</w:t>
            </w:r>
            <w:r w:rsidRPr="00641752">
              <w:rPr>
                <w:rFonts w:ascii="Book Antiqua" w:hAnsi="Book Antiqua"/>
                <w:color w:val="000000" w:themeColor="text1"/>
              </w:rPr>
              <w:t>prognosis</w:t>
            </w:r>
            <w:bookmarkEnd w:id="31"/>
          </w:p>
        </w:tc>
        <w:tc>
          <w:tcPr>
            <w:tcW w:w="4343" w:type="dxa"/>
          </w:tcPr>
          <w:p w14:paraId="069C1FAE" w14:textId="7D35E434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Methylat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statu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orrelate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with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distant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etastasis</w:t>
            </w:r>
          </w:p>
        </w:tc>
        <w:tc>
          <w:tcPr>
            <w:tcW w:w="710" w:type="dxa"/>
          </w:tcPr>
          <w:p w14:paraId="2E7809D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Kolesnikova&lt;/Author&gt;&lt;Year&gt;2008&lt;/Year&gt;&lt;RecNum&gt;700&lt;/RecNum&gt;&lt;DisplayText&gt;&lt;style face="superscript"&gt;[156]&lt;/style&gt;&lt;/DisplayText&gt;&lt;record&gt;&lt;rec-number&gt;700&lt;/rec-number&gt;&lt;foreign-keys&gt;&lt;key app="EN" db-id="dp5tteax5tpvt1e5ep1pfsx822tszee9a090" timestamp="1616242780"&gt;700&lt;/key&gt;&lt;/foreign-keys&gt;&lt;ref-type name="Journal Article"&gt;17&lt;/ref-type&gt;&lt;contributors&gt;&lt;authors&gt;&lt;author&gt;Kolesnikova, EV&lt;/author&gt;&lt;author&gt;Tamkovich, SN&lt;/author&gt;&lt;author&gt;Bryzgunova, OE&lt;/author&gt;&lt;author&gt;Shelestyuk, PI&lt;/author&gt;&lt;author&gt;Permyakova, VI&lt;/author&gt;&lt;author&gt;Vlassov, VV&lt;/author&gt;&lt;author&gt;Tuzikov, AS&lt;/author&gt;&lt;author&gt;Laktionov, PP&lt;/author&gt;&lt;author&gt;Rykova, EY&lt;/author&gt;&lt;/authors&gt;&lt;/contributors&gt;&lt;titles&gt;&lt;title&gt;Circulating DNA in the blood of gastric cancer patients&lt;/title&gt;&lt;secondary-title&gt;Annals of the New York Academy of Sciences&lt;/secondary-title&gt;&lt;/titles&gt;&lt;periodical&gt;&lt;full-title&gt;Annals of the New York Academy of Sciences&lt;/full-title&gt;&lt;abbr-1&gt;Ann. N. Y. Acad. Sci.&lt;/abbr-1&gt;&lt;abbr-2&gt;Ann N Y Acad Sci&lt;/abbr-2&gt;&lt;/periodical&gt;&lt;pages&gt;226-31&lt;/pages&gt;&lt;volume&gt;1137&lt;/volume&gt;&lt;dates&gt;&lt;year&gt;2008&lt;/year&gt;&lt;/dates&gt;&lt;accession-num&gt;18837952&lt;/accession-num&gt;&lt;label&gt;4.728&lt;/label&gt;&lt;urls&gt;&lt;/urls&gt;&lt;electronic-resource-num&gt;10.1196/annals.1448.009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56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7C047ABD" w14:textId="77777777" w:rsidTr="00641752">
        <w:tc>
          <w:tcPr>
            <w:tcW w:w="1506" w:type="dxa"/>
          </w:tcPr>
          <w:p w14:paraId="7817EBD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i/>
                <w:color w:val="000000" w:themeColor="text1"/>
              </w:rPr>
            </w:pPr>
            <w:r w:rsidRPr="00641752">
              <w:rPr>
                <w:rFonts w:ascii="Book Antiqua" w:hAnsi="Book Antiqua"/>
                <w:i/>
                <w:color w:val="000000" w:themeColor="text1"/>
              </w:rPr>
              <w:t>ANOS1</w:t>
            </w:r>
          </w:p>
        </w:tc>
        <w:tc>
          <w:tcPr>
            <w:tcW w:w="2126" w:type="dxa"/>
          </w:tcPr>
          <w:p w14:paraId="48BF8C7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iagnosis</w:t>
            </w:r>
          </w:p>
        </w:tc>
        <w:tc>
          <w:tcPr>
            <w:tcW w:w="4343" w:type="dxa"/>
          </w:tcPr>
          <w:p w14:paraId="777BB61F" w14:textId="514C8774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bookmarkStart w:id="32" w:name="OLE_LINK56"/>
            <w:bookmarkStart w:id="33" w:name="OLE_LINK57"/>
            <w:r w:rsidRPr="00641752">
              <w:rPr>
                <w:rFonts w:ascii="Book Antiqua" w:hAnsi="Book Antiqua"/>
                <w:color w:val="000000" w:themeColor="text1"/>
              </w:rPr>
              <w:t>Express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orrelate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with</w:t>
            </w:r>
            <w:bookmarkEnd w:id="32"/>
            <w:bookmarkEnd w:id="33"/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umor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gression</w:t>
            </w:r>
          </w:p>
        </w:tc>
        <w:tc>
          <w:tcPr>
            <w:tcW w:w="710" w:type="dxa"/>
          </w:tcPr>
          <w:p w14:paraId="6006B2C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Kanda&lt;/Author&gt;&lt;Year&gt;2020&lt;/Year&gt;&lt;RecNum&gt;168&lt;/RecNum&gt;&lt;DisplayText&gt;&lt;style face="superscript"&gt;[158]&lt;/style&gt;&lt;/DisplayText&gt;&lt;record&gt;&lt;rec-number&gt;168&lt;/rec-number&gt;&lt;foreign-keys&gt;&lt;key app="EN" db-id="vspsvf95preteme2sd8vaapf0vexewvpvtf9" timestamp="1621090063"&gt;168&lt;/key&gt;&lt;/foreign-keys&gt;&lt;ref-type name="Journal Article"&gt;17&lt;/ref-type&gt;&lt;contributors&gt;&lt;authors&gt;&lt;author&gt;Kanda, M&lt;/author&gt;&lt;author&gt;Suh, YS&lt;/author&gt;&lt;author&gt;Park, DJ&lt;/author&gt;&lt;author&gt;Tanaka, C&lt;/author&gt;&lt;author&gt;Ahn, SH&lt;/author&gt;&lt;author&gt;Kong, SH&lt;/author&gt;&lt;author&gt;Lee, HJ&lt;/author&gt;&lt;author&gt;Kobayashi, D&lt;/author&gt;&lt;author&gt;Fujiwara, M&lt;/author&gt;&lt;author&gt;Shimada, H&lt;/author&gt;&lt;author&gt;Cho, B&lt;/author&gt;&lt;author&gt;Murotani, K&lt;/author&gt;&lt;author&gt;Kim, HH&lt;/author&gt;&lt;author&gt;Yang, HK&lt;/author&gt;&lt;author&gt;Kodera, Y&lt;/author&gt;&lt;/authors&gt;&lt;/contributors&gt;&lt;titles&gt;&lt;title&gt;Serum levels of ANOS1 serve as a diagnostic biomarker of gastric cancer: a prospective multicenter observational study&lt;/title&gt;&lt;secondary-title&gt;Gastric cancer : official journal of the International Gastric Cancer Association and the Japanese Gastric Cancer Association&lt;/secondary-title&gt;&lt;/titles&gt;&lt;periodical&gt;&lt;full-title&gt;Gastric cancer : official journal of the International Gastric Cancer Association and the Japanese Gastric Cancer Association&lt;/full-title&gt;&lt;abbr-1&gt;Gastric Cancer&lt;/abbr-1&gt;&lt;/periodical&gt;&lt;pages&gt;203-211&lt;/pages&gt;&lt;volume&gt;23&lt;/volume&gt;&lt;number&gt;2&lt;/number&gt;&lt;dates&gt;&lt;year&gt;2020&lt;/year&gt;&lt;/dates&gt;&lt;accession-num&gt;31377880&lt;/accession-num&gt;&lt;label&gt;7.088&lt;/label&gt;&lt;urls&gt;&lt;/urls&gt;&lt;electronic-resource-num&gt;10.1007/s10120-019-00995-z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58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350C6C6C" w14:textId="77777777" w:rsidTr="00641752">
        <w:tc>
          <w:tcPr>
            <w:tcW w:w="1506" w:type="dxa"/>
          </w:tcPr>
          <w:p w14:paraId="52E5A2B0" w14:textId="25976588" w:rsidR="00637872" w:rsidRPr="00641752" w:rsidRDefault="00821837" w:rsidP="00641752">
            <w:pPr>
              <w:spacing w:line="360" w:lineRule="auto"/>
              <w:jc w:val="both"/>
              <w:rPr>
                <w:rFonts w:ascii="Book Antiqua" w:hAnsi="Book Antiqua"/>
                <w:i/>
                <w:color w:val="000000" w:themeColor="text1"/>
              </w:rPr>
            </w:pPr>
            <w:r w:rsidRPr="00641752">
              <w:rPr>
                <w:rFonts w:ascii="Book Antiqua" w:hAnsi="Book Antiqua"/>
                <w:i/>
                <w:color w:val="000000" w:themeColor="text1"/>
              </w:rPr>
              <w:t>RPRML</w:t>
            </w:r>
          </w:p>
        </w:tc>
        <w:tc>
          <w:tcPr>
            <w:tcW w:w="2126" w:type="dxa"/>
          </w:tcPr>
          <w:p w14:paraId="4E9F27B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Prognosis</w:t>
            </w:r>
          </w:p>
        </w:tc>
        <w:tc>
          <w:tcPr>
            <w:tcW w:w="4343" w:type="dxa"/>
          </w:tcPr>
          <w:p w14:paraId="4AC32890" w14:textId="45CB41B2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Express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orrelate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with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survival</w:t>
            </w:r>
          </w:p>
        </w:tc>
        <w:tc>
          <w:tcPr>
            <w:tcW w:w="710" w:type="dxa"/>
          </w:tcPr>
          <w:p w14:paraId="3BF80609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Zhai&lt;/Author&gt;&lt;Year&gt;2020&lt;/Year&gt;&lt;RecNum&gt;174&lt;/RecNum&gt;&lt;DisplayText&gt;&lt;style face="superscript"&gt;[159]&lt;/style&gt;&lt;/DisplayText&gt;&lt;record&gt;&lt;rec-number&gt;174&lt;/rec-number&gt;&lt;foreign-keys&gt;&lt;key app="EN" db-id="vspsvf95preteme2sd8vaapf0vexewvpvtf9" timestamp="1621090063"&gt;174&lt;/key&gt;&lt;/foreign-keys&gt;&lt;ref-type name="Journal Article"&gt;17&lt;/ref-type&gt;&lt;contributors&gt;&lt;authors&gt;&lt;author&gt;Zhai, S&lt;/author&gt;&lt;author&gt;Lin, S&lt;/author&gt;&lt;author&gt;Lin, Z&lt;/author&gt;&lt;author&gt;Xu, J&lt;/author&gt;&lt;author&gt;Ji, T&lt;/author&gt;&lt;author&gt;Chen, K&lt;/author&gt;&lt;author&gt;Wu, K&lt;/author&gt;&lt;author&gt;Liu, H&lt;/author&gt;&lt;author&gt;Ying, H&lt;/author&gt;&lt;author&gt;Fei, W&lt;/author&gt;&lt;author&gt;Wang, J&lt;/author&gt;&lt;author&gt;Fu, G&lt;/author&gt;&lt;author&gt;Wang, Y&lt;/author&gt;&lt;author&gt;Hu, X&lt;/author&gt;&lt;author&gt;Cai, X&lt;/author&gt;&lt;/authors&gt;&lt;/contributors&gt;&lt;titles&gt;&lt;title&gt;eIF4EBP3 was downregulated by methylation and acted as a tumor suppressor by targeting eIF4E/β-catenin in gastric cancer&lt;/title&gt;&lt;secondary-title&gt;Gastric cancer : official journal of the International Gastric Cancer Association and the Japanese Gastric Cancer Association&lt;/secondary-title&gt;&lt;/titles&gt;&lt;periodical&gt;&lt;full-title&gt;Gastric cancer : official journal of the International Gastric Cancer Association and the Japanese Gastric Cancer Association&lt;/full-title&gt;&lt;abbr-1&gt;Gastric Cancer&lt;/abbr-1&gt;&lt;/periodical&gt;&lt;pages&gt;483-496&lt;/pages&gt;&lt;volume&gt;23&lt;/volume&gt;&lt;number&gt;3&lt;/number&gt;&lt;dates&gt;&lt;year&gt;2020&lt;/year&gt;&lt;/dates&gt;&lt;accession-num&gt;31853750&lt;/accession-num&gt;&lt;label&gt;7.088&lt;/label&gt;&lt;urls&gt;&lt;/urls&gt;&lt;electronic-resource-num&gt;10.1007/s10120-019-01030-x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59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627BE2CC" w14:textId="77777777" w:rsidTr="00641752">
        <w:tc>
          <w:tcPr>
            <w:tcW w:w="1506" w:type="dxa"/>
          </w:tcPr>
          <w:p w14:paraId="38A84D5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i/>
                <w:color w:val="000000" w:themeColor="text1"/>
              </w:rPr>
            </w:pPr>
            <w:r w:rsidRPr="00641752">
              <w:rPr>
                <w:rFonts w:ascii="Book Antiqua" w:hAnsi="Book Antiqua"/>
                <w:i/>
                <w:color w:val="000000" w:themeColor="text1"/>
              </w:rPr>
              <w:t>CTD-2510F5.4</w:t>
            </w:r>
          </w:p>
        </w:tc>
        <w:tc>
          <w:tcPr>
            <w:tcW w:w="2126" w:type="dxa"/>
          </w:tcPr>
          <w:p w14:paraId="2BAAED5A" w14:textId="0B659E1B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iagnosis</w:t>
            </w:r>
            <w:r w:rsidR="00641752">
              <w:rPr>
                <w:rFonts w:ascii="Book Antiqua" w:hAnsi="Book Antiqua"/>
                <w:color w:val="000000" w:themeColor="text1"/>
              </w:rPr>
              <w:t>/</w:t>
            </w:r>
            <w:r w:rsidRPr="00641752">
              <w:rPr>
                <w:rFonts w:ascii="Book Antiqua" w:hAnsi="Book Antiqua"/>
                <w:color w:val="000000" w:themeColor="text1"/>
              </w:rPr>
              <w:t>prognosis</w:t>
            </w:r>
          </w:p>
        </w:tc>
        <w:tc>
          <w:tcPr>
            <w:tcW w:w="4343" w:type="dxa"/>
          </w:tcPr>
          <w:p w14:paraId="57604FC3" w14:textId="06D4433E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Express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bookmarkStart w:id="34" w:name="OLE_LINK59"/>
            <w:bookmarkStart w:id="35" w:name="OLE_LINK60"/>
            <w:r w:rsidRPr="00641752">
              <w:rPr>
                <w:rFonts w:ascii="Book Antiqua" w:hAnsi="Book Antiqua"/>
                <w:color w:val="000000" w:themeColor="text1"/>
              </w:rPr>
              <w:t>correlate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with</w:t>
            </w:r>
            <w:bookmarkEnd w:id="34"/>
            <w:bookmarkEnd w:id="35"/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linicopathologica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lassificat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n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survival</w:t>
            </w:r>
          </w:p>
        </w:tc>
        <w:tc>
          <w:tcPr>
            <w:tcW w:w="710" w:type="dxa"/>
          </w:tcPr>
          <w:p w14:paraId="24E0E34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Wang&lt;/Author&gt;&lt;Year&gt;2019&lt;/Year&gt;&lt;RecNum&gt;172&lt;/RecNum&gt;&lt;DisplayText&gt;&lt;style face="superscript"&gt;[160]&lt;/style&gt;&lt;/DisplayText&gt;&lt;record&gt;&lt;rec-number&gt;172&lt;/rec-number&gt;&lt;foreign-keys&gt;&lt;key app="EN" db-id="vspsvf95preteme2sd8vaapf0vexewvpvtf9" timestamp="1621090063"&gt;172&lt;/key&gt;&lt;/foreign-keys&gt;&lt;ref-type name="Journal Article"&gt;17&lt;/ref-type&gt;&lt;contributors&gt;&lt;authors&gt;&lt;author&gt;Wang, Z&lt;/author&gt;&lt;author&gt;Qin, B&lt;/author&gt;&lt;/authors&gt;&lt;/contributors&gt;&lt;titles&gt;&lt;title&gt;Prognostic and clinicopathological significance of long noncoding RNA CTD-2510F5.4 in gastric cancer&lt;/title&gt;&lt;secondary-title&gt;Gastric cancer : official journal of the International Gastric Cancer Association and the Japanese Gastric Cancer Association&lt;/secondary-title&gt;&lt;/titles&gt;&lt;periodical&gt;&lt;full-title&gt;Gastric cancer : official journal of the International Gastric Cancer Association and the Japanese Gastric Cancer Association&lt;/full-title&gt;&lt;abbr-1&gt;Gastric Cancer&lt;/abbr-1&gt;&lt;/periodical&gt;&lt;pages&gt;692-704&lt;/pages&gt;&lt;volume&gt;22&lt;/volume&gt;&lt;number&gt;4&lt;/number&gt;&lt;dates&gt;&lt;year&gt;2019&lt;/year&gt;&lt;/dates&gt;&lt;accession-num&gt;30560474&lt;/accession-num&gt;&lt;label&gt;7.088&lt;/label&gt;&lt;urls&gt;&lt;/urls&gt;&lt;electronic-resource-num&gt;10.1007/s10120-018-00911-x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60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2ACE3340" w14:textId="77777777" w:rsidTr="00641752">
        <w:tc>
          <w:tcPr>
            <w:tcW w:w="1506" w:type="dxa"/>
          </w:tcPr>
          <w:p w14:paraId="45B89B4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i/>
                <w:color w:val="000000" w:themeColor="text1"/>
              </w:rPr>
            </w:pPr>
            <w:r w:rsidRPr="00641752">
              <w:rPr>
                <w:rFonts w:ascii="Book Antiqua" w:hAnsi="Book Antiqua"/>
                <w:i/>
                <w:color w:val="000000" w:themeColor="text1"/>
              </w:rPr>
              <w:t>lncRNA-GC1</w:t>
            </w:r>
          </w:p>
        </w:tc>
        <w:tc>
          <w:tcPr>
            <w:tcW w:w="2126" w:type="dxa"/>
          </w:tcPr>
          <w:p w14:paraId="562AC81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iagnosis</w:t>
            </w:r>
          </w:p>
        </w:tc>
        <w:tc>
          <w:tcPr>
            <w:tcW w:w="4343" w:type="dxa"/>
          </w:tcPr>
          <w:p w14:paraId="424B0282" w14:textId="6917CD0D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irculating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proofErr w:type="spellStart"/>
            <w:r w:rsidRPr="00641752">
              <w:rPr>
                <w:rFonts w:ascii="Book Antiqua" w:hAnsi="Book Antiqua"/>
                <w:color w:val="000000" w:themeColor="text1"/>
              </w:rPr>
              <w:t>exosomal</w:t>
            </w:r>
            <w:proofErr w:type="spellEnd"/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leve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orrelate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with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early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detect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n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diseas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gression</w:t>
            </w:r>
          </w:p>
        </w:tc>
        <w:tc>
          <w:tcPr>
            <w:tcW w:w="710" w:type="dxa"/>
          </w:tcPr>
          <w:p w14:paraId="52ABFB2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Guo&lt;/Author&gt;&lt;Year&gt;2020&lt;/Year&gt;&lt;RecNum&gt;167&lt;/RecNum&gt;&lt;DisplayText&gt;&lt;style face="superscript"&gt;[161]&lt;/style&gt;&lt;/DisplayText&gt;&lt;record&gt;&lt;rec-number&gt;167&lt;/rec-number&gt;&lt;foreign-keys&gt;&lt;key app="EN" db-id="vspsvf95preteme2sd8vaapf0vexewvpvtf9" timestamp="1621090063"&gt;167&lt;/key&gt;&lt;/foreign-keys&gt;&lt;ref-type name="Journal Article"&gt;17&lt;/ref-type&gt;&lt;contributors&gt;&lt;authors&gt;&lt;author&gt;Guo, X&lt;/author&gt;&lt;author&gt;Lv, X&lt;/author&gt;&lt;author&gt;Ru, Y&lt;/author&gt;&lt;author&gt;Zhou, F&lt;/author&gt;&lt;author&gt;Wang, N&lt;/author&gt;&lt;author&gt;Xi, H&lt;/author&gt;&lt;author&gt;Zhang, K&lt;/author&gt;&lt;author&gt;Li, J&lt;/author&gt;&lt;author&gt;Chang, R&lt;/author&gt;&lt;author&gt;Xie, T&lt;/author&gt;&lt;author&gt;Wang, X&lt;/author&gt;&lt;author&gt;Li, B&lt;/author&gt;&lt;author&gt;Chen, Y&lt;/author&gt;&lt;author&gt;Yang, Y&lt;/author&gt;&lt;author&gt;Chen, L&lt;/author&gt;&lt;author&gt;Chen, L&lt;/author&gt;&lt;/authors&gt;&lt;/contributors&gt;&lt;titles&gt;&lt;title&gt;Circulating Exosomal Gastric Cancer-Associated Long Noncoding RNA1 as a Biomarker for Early Detection and Monitoring Progression of Gastric Cancer: A Multiphase Study&lt;/title&gt;&lt;secondary-title&gt;JAMA surgery&lt;/secondary-title&gt;&lt;/titles&gt;&lt;pages&gt;572-579&lt;/pages&gt;&lt;volume&gt;155&lt;/volume&gt;&lt;number&gt;7&lt;/number&gt;&lt;dates&gt;&lt;year&gt;2020&lt;/year&gt;&lt;/dates&gt;&lt;accession-num&gt;32520332&lt;/accession-num&gt;&lt;label&gt;13.625&lt;/label&gt;&lt;urls&gt;&lt;/urls&gt;&lt;electronic-resource-num&gt;10.1001/jamasurg.2020.1133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61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0723A7D3" w14:textId="77777777" w:rsidTr="00641752">
        <w:tc>
          <w:tcPr>
            <w:tcW w:w="1506" w:type="dxa"/>
          </w:tcPr>
          <w:p w14:paraId="4390E74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i/>
                <w:color w:val="000000" w:themeColor="text1"/>
              </w:rPr>
            </w:pPr>
            <w:r w:rsidRPr="00641752">
              <w:rPr>
                <w:rFonts w:ascii="Book Antiqua" w:hAnsi="Book Antiqua"/>
                <w:i/>
                <w:color w:val="000000" w:themeColor="text1"/>
              </w:rPr>
              <w:t>mesothelin</w:t>
            </w:r>
          </w:p>
        </w:tc>
        <w:tc>
          <w:tcPr>
            <w:tcW w:w="2126" w:type="dxa"/>
          </w:tcPr>
          <w:p w14:paraId="290678F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iagnosis</w:t>
            </w:r>
          </w:p>
        </w:tc>
        <w:tc>
          <w:tcPr>
            <w:tcW w:w="4343" w:type="dxa"/>
          </w:tcPr>
          <w:p w14:paraId="785CAA6C" w14:textId="79B550FE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Express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orrelate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with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eritonea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Recurrence</w:t>
            </w:r>
          </w:p>
        </w:tc>
        <w:tc>
          <w:tcPr>
            <w:tcW w:w="710" w:type="dxa"/>
          </w:tcPr>
          <w:p w14:paraId="1602DEA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Shin&lt;/Author&gt;&lt;Year&gt;2019&lt;/Year&gt;&lt;RecNum&gt;171&lt;/RecNum&gt;&lt;DisplayText&gt;&lt;style face="superscript"&gt;[162]&lt;/style&gt;&lt;/DisplayText&gt;&lt;record&gt;&lt;rec-number&gt;171&lt;/rec-number&gt;&lt;foreign-keys&gt;&lt;key app="EN" db-id="vspsvf95preteme2sd8vaapf0vexewvpvtf9" timestamp="1621090063"&gt;171&lt;/key&gt;&lt;/foreign-keys&gt;&lt;ref-type name="Journal Article"&gt;17&lt;/ref-type&gt;&lt;contributors&gt;&lt;authors&gt;&lt;author&gt;Shin, SJ&lt;/author&gt;&lt;author&gt;Park, S&lt;/author&gt;&lt;author&gt;Kim, MH&lt;/author&gt;&lt;author&gt;Nam, CM&lt;/author&gt;&lt;author&gt;Kim, H&lt;/author&gt;&lt;author&gt;Choi, YY&lt;/author&gt;&lt;author&gt;Jung, MK&lt;/author&gt;&lt;author&gt;Choi, HJ&lt;/author&gt;&lt;author&gt;Rha, SY&lt;/author&gt;&lt;author&gt;Chung, HC&lt;/author&gt;&lt;/authors&gt;&lt;/contributors&gt;&lt;titles&gt;&lt;title&gt;Mesothelin Expression Is a Predictive Factor for Peritoneal Recurrence in Curatively Resected Stage III Gastric Cancer&lt;/title&gt;&lt;secondary-title&gt;The oncologist&lt;/secondary-title&gt;&lt;/titles&gt;&lt;pages&gt;e1108-e1114&lt;/pages&gt;&lt;volume&gt;24&lt;/volume&gt;&lt;number&gt;11&lt;/number&gt;&lt;dates&gt;&lt;year&gt;2019&lt;/year&gt;&lt;/dates&gt;&lt;accession-num&gt;31015316&lt;/accession-num&gt;&lt;label&gt;5.025&lt;/label&gt;&lt;urls&gt;&lt;/urls&gt;&lt;electronic-resource-num&gt;10.1634/theoncologist.2018-0896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62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26659F4F" w14:textId="77777777" w:rsidTr="00641752">
        <w:tc>
          <w:tcPr>
            <w:tcW w:w="1506" w:type="dxa"/>
          </w:tcPr>
          <w:p w14:paraId="7B88700B" w14:textId="77777777" w:rsidR="00BC7521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i/>
                <w:color w:val="000000" w:themeColor="text1"/>
              </w:rPr>
            </w:pPr>
            <w:r w:rsidRPr="00641752">
              <w:rPr>
                <w:rFonts w:ascii="Book Antiqua" w:hAnsi="Book Antiqua"/>
                <w:i/>
                <w:color w:val="000000" w:themeColor="text1"/>
              </w:rPr>
              <w:t>MiR-</w:t>
            </w:r>
            <w:r w:rsidR="00BC7521" w:rsidRPr="00641752">
              <w:rPr>
                <w:rFonts w:ascii="Book Antiqua" w:hAnsi="Book Antiqua"/>
                <w:i/>
                <w:color w:val="000000" w:themeColor="text1"/>
                <w:lang w:eastAsia="zh-CN"/>
              </w:rPr>
              <w:t>379</w:t>
            </w:r>
            <w:r w:rsidRPr="00641752">
              <w:rPr>
                <w:rFonts w:ascii="Book Antiqua" w:hAnsi="Book Antiqua"/>
                <w:i/>
                <w:color w:val="000000" w:themeColor="text1"/>
              </w:rPr>
              <w:t>-5p</w:t>
            </w:r>
          </w:p>
          <w:p w14:paraId="7DE9FB40" w14:textId="6BE2EC19" w:rsidR="00BC7521" w:rsidRPr="00641752" w:rsidRDefault="00BC7521" w:rsidP="00641752">
            <w:pPr>
              <w:spacing w:line="360" w:lineRule="auto"/>
              <w:jc w:val="both"/>
              <w:rPr>
                <w:rFonts w:ascii="Book Antiqua" w:hAnsi="Book Antiqua"/>
                <w:i/>
                <w:color w:val="000000" w:themeColor="text1"/>
              </w:rPr>
            </w:pPr>
            <w:r w:rsidRPr="00641752">
              <w:rPr>
                <w:rFonts w:ascii="Book Antiqua" w:hAnsi="Book Antiqua"/>
                <w:i/>
                <w:color w:val="000000" w:themeColor="text1"/>
              </w:rPr>
              <w:t>MiR-</w:t>
            </w:r>
            <w:r w:rsidRPr="00641752">
              <w:rPr>
                <w:rFonts w:ascii="Book Antiqua" w:hAnsi="Book Antiqua"/>
                <w:i/>
                <w:color w:val="000000" w:themeColor="text1"/>
                <w:lang w:eastAsia="zh-CN"/>
              </w:rPr>
              <w:t>410</w:t>
            </w:r>
            <w:r w:rsidRPr="00641752">
              <w:rPr>
                <w:rFonts w:ascii="Book Antiqua" w:hAnsi="Book Antiqua"/>
                <w:i/>
                <w:color w:val="000000" w:themeColor="text1"/>
              </w:rPr>
              <w:t>-</w:t>
            </w:r>
            <w:r w:rsidRPr="00641752">
              <w:rPr>
                <w:rFonts w:ascii="Book Antiqua" w:hAnsi="Book Antiqua"/>
                <w:i/>
                <w:color w:val="000000" w:themeColor="text1"/>
                <w:lang w:eastAsia="zh-CN"/>
              </w:rPr>
              <w:t>3</w:t>
            </w:r>
            <w:r w:rsidRPr="00641752">
              <w:rPr>
                <w:rFonts w:ascii="Book Antiqua" w:hAnsi="Book Antiqua"/>
                <w:i/>
                <w:color w:val="000000" w:themeColor="text1"/>
              </w:rPr>
              <w:t>p</w:t>
            </w:r>
          </w:p>
        </w:tc>
        <w:tc>
          <w:tcPr>
            <w:tcW w:w="2126" w:type="dxa"/>
          </w:tcPr>
          <w:p w14:paraId="1458CFE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Prognosis</w:t>
            </w:r>
          </w:p>
        </w:tc>
        <w:tc>
          <w:tcPr>
            <w:tcW w:w="4343" w:type="dxa"/>
          </w:tcPr>
          <w:p w14:paraId="2E2C5198" w14:textId="156E1E3F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bookmarkStart w:id="36" w:name="OLE_LINK61"/>
            <w:r w:rsidRPr="00641752">
              <w:rPr>
                <w:rFonts w:ascii="Book Antiqua" w:hAnsi="Book Antiqua"/>
                <w:color w:val="000000" w:themeColor="text1"/>
              </w:rPr>
              <w:t>Express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orrelate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with</w:t>
            </w:r>
            <w:bookmarkEnd w:id="36"/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etastasis</w:t>
            </w:r>
          </w:p>
        </w:tc>
        <w:tc>
          <w:tcPr>
            <w:tcW w:w="710" w:type="dxa"/>
          </w:tcPr>
          <w:p w14:paraId="7543000B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Yan&lt;/Author&gt;&lt;Year&gt;2019&lt;/Year&gt;&lt;RecNum&gt;173&lt;/RecNum&gt;&lt;DisplayText&gt;&lt;style face="superscript"&gt;[163]&lt;/style&gt;&lt;/DisplayText&gt;&lt;record&gt;&lt;rec-number&gt;173&lt;/rec-number&gt;&lt;foreign-keys&gt;&lt;key app="EN" db-id="vspsvf95preteme2sd8vaapf0vexewvpvtf9" timestamp="1621090063"&gt;173&lt;/key&gt;&lt;/foreign-keys&gt;&lt;ref-type name="Journal Article"&gt;17&lt;/ref-type&gt;&lt;contributors&gt;&lt;authors&gt;&lt;author&gt;Yan, J&lt;/author&gt;&lt;author&gt;Yang, B&lt;/author&gt;&lt;author&gt;Lin, S&lt;/author&gt;&lt;author&gt;Xing, R&lt;/author&gt;&lt;author&gt;Lu, Y&lt;/author&gt;&lt;/authors&gt;&lt;/contributors&gt;&lt;titles&gt;&lt;title&gt;Downregulation of miR-142-5p promotes tumor metastasis through directly regulating CYR61 expression in gastric cancer&lt;/title&gt;&lt;secondary-title&gt;Gastric cancer : official journal of the International Gastric Cancer Association and the Japanese Gastric Cancer Association&lt;/secondary-title&gt;&lt;/titles&gt;&lt;periodical&gt;&lt;full-title&gt;Gastric cancer : official journal of the International Gastric Cancer Association and the Japanese Gastric Cancer Association&lt;/full-title&gt;&lt;abbr-1&gt;Gastric Cancer&lt;/abbr-1&gt;&lt;/periodical&gt;&lt;pages&gt;302-313&lt;/pages&gt;&lt;volume&gt;22&lt;/volume&gt;&lt;number&gt;2&lt;/number&gt;&lt;dates&gt;&lt;year&gt;2019&lt;/year&gt;&lt;/dates&gt;&lt;accession-num&gt;30178386&lt;/accession-num&gt;&lt;label&gt;7.088&lt;/label&gt;&lt;urls&gt;&lt;/urls&gt;&lt;electronic-resource-num&gt;10.1007/s10120-018-0872-4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63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7B0F1231" w14:textId="77777777" w:rsidTr="00641752">
        <w:tc>
          <w:tcPr>
            <w:tcW w:w="1506" w:type="dxa"/>
          </w:tcPr>
          <w:p w14:paraId="239D502D" w14:textId="68ED400A" w:rsidR="00637872" w:rsidRPr="00641752" w:rsidRDefault="00DE0A1D" w:rsidP="00641752">
            <w:pPr>
              <w:spacing w:line="360" w:lineRule="auto"/>
              <w:jc w:val="both"/>
              <w:rPr>
                <w:rFonts w:ascii="Book Antiqua" w:hAnsi="Book Antiqua"/>
                <w:i/>
                <w:color w:val="000000" w:themeColor="text1"/>
              </w:rPr>
            </w:pPr>
            <w:r w:rsidRPr="00641752">
              <w:rPr>
                <w:rFonts w:ascii="Book Antiqua" w:hAnsi="Book Antiqua"/>
                <w:i/>
                <w:color w:val="000000" w:themeColor="text1"/>
              </w:rPr>
              <w:t>S100A9</w:t>
            </w:r>
          </w:p>
        </w:tc>
        <w:tc>
          <w:tcPr>
            <w:tcW w:w="2126" w:type="dxa"/>
          </w:tcPr>
          <w:p w14:paraId="651983D8" w14:textId="3D4A4142" w:rsidR="00637872" w:rsidRPr="00641752" w:rsidRDefault="00DE0A1D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iagnosi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/</w:t>
            </w:r>
            <w:r w:rsidR="00637872" w:rsidRPr="00641752">
              <w:rPr>
                <w:rFonts w:ascii="Book Antiqua" w:hAnsi="Book Antiqua"/>
                <w:color w:val="000000" w:themeColor="text1"/>
              </w:rPr>
              <w:t>Prognosis</w:t>
            </w:r>
          </w:p>
        </w:tc>
        <w:tc>
          <w:tcPr>
            <w:tcW w:w="4343" w:type="dxa"/>
          </w:tcPr>
          <w:p w14:paraId="1EE3E9D6" w14:textId="1A81302C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Express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orrelate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with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DE0A1D" w:rsidRPr="00641752">
              <w:rPr>
                <w:rFonts w:ascii="Book Antiqua" w:hAnsi="Book Antiqua"/>
                <w:color w:val="000000" w:themeColor="text1"/>
                <w:lang w:eastAsia="zh-CN"/>
              </w:rPr>
              <w:t>tumor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DE0A1D" w:rsidRPr="00641752">
              <w:rPr>
                <w:rFonts w:ascii="Book Antiqua" w:hAnsi="Book Antiqua"/>
                <w:color w:val="000000" w:themeColor="text1"/>
                <w:lang w:eastAsia="zh-CN"/>
              </w:rPr>
              <w:t>aggressiveness</w:t>
            </w:r>
          </w:p>
        </w:tc>
        <w:tc>
          <w:tcPr>
            <w:tcW w:w="710" w:type="dxa"/>
          </w:tcPr>
          <w:p w14:paraId="288E6D9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Lu&lt;/Author&gt;&lt;Year&gt;2019&lt;/Year&gt;&lt;RecNum&gt;170&lt;/RecNum&gt;&lt;DisplayText&gt;&lt;style face="superscript"&gt;[164]&lt;/style&gt;&lt;/DisplayText&gt;&lt;record&gt;&lt;rec-number&gt;170&lt;/rec-number&gt;&lt;foreign-keys&gt;&lt;key app="EN" db-id="vspsvf95preteme2sd8vaapf0vexewvpvtf9" timestamp="1621090063"&gt;170&lt;/key&gt;&lt;/foreign-keys&gt;&lt;ref-type name="Journal Article"&gt;17&lt;/ref-type&gt;&lt;contributors&gt;&lt;authors&gt;&lt;author&gt;Lu, J&lt;/author&gt;&lt;author&gt;Xu, BB&lt;/author&gt;&lt;author&gt;Zheng, ZF&lt;/author&gt;&lt;author&gt;Xie, JW&lt;/author&gt;&lt;author&gt;Wang, JB&lt;/author&gt;&lt;author&gt;Lin, JX&lt;/author&gt;&lt;author&gt;Chen, QY&lt;/author&gt;&lt;author&gt;Cao, LL&lt;/author&gt;&lt;author&gt;Lin, M&lt;/author&gt;&lt;author&gt;Tu, RH&lt;/author&gt;&lt;author&gt;Huang, ZN&lt;/author&gt;&lt;author&gt;Zheng, CH&lt;/author&gt;&lt;author&gt;Huang, CM&lt;/author&gt;&lt;author&gt;Li, P&lt;/author&gt;&lt;/authors&gt;&lt;/contributors&gt;&lt;titles&gt;&lt;title&gt;CRP/prealbumin, a novel inflammatory index for predicting recurrence after radical resection in gastric cancer patients: post hoc analysis of a randomized phase III trial&lt;/title&gt;&lt;secondary-title&gt;Gastric cancer : official journal of the International Gastric Cancer Association and the Japanese Gastric Cancer Association&lt;/secondary-title&gt;&lt;/titles&gt;&lt;periodical&gt;&lt;full-title&gt;Gastric cancer : official journal of the International Gastric Cancer Association and the Japanese Gastric Cancer Association&lt;/full-title&gt;&lt;abbr-1&gt;Gastric Cancer&lt;/abbr-1&gt;&lt;/periodical&gt;&lt;pages&gt;536-545&lt;/pages&gt;&lt;volume&gt;22&lt;/volume&gt;&lt;number&gt;3&lt;/number&gt;&lt;dates&gt;&lt;year&gt;2019&lt;/year&gt;&lt;/dates&gt;&lt;accession-num&gt;30377862&lt;/accession-num&gt;&lt;label&gt;7.088&lt;/label&gt;&lt;urls&gt;&lt;/urls&gt;&lt;electronic-resource-num&gt;10.1007/s10120-018-0892-0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64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49C6AEAA" w14:textId="77777777" w:rsidTr="00641752">
        <w:tc>
          <w:tcPr>
            <w:tcW w:w="1506" w:type="dxa"/>
          </w:tcPr>
          <w:p w14:paraId="0C39E7ED" w14:textId="4B71B20B" w:rsidR="00637872" w:rsidRPr="00641752" w:rsidRDefault="00DE0A1D" w:rsidP="00641752">
            <w:pPr>
              <w:spacing w:line="360" w:lineRule="auto"/>
              <w:jc w:val="both"/>
              <w:rPr>
                <w:rFonts w:ascii="Book Antiqua" w:hAnsi="Book Antiqua"/>
                <w:i/>
                <w:color w:val="000000" w:themeColor="text1"/>
              </w:rPr>
            </w:pPr>
            <w:r w:rsidRPr="00641752">
              <w:rPr>
                <w:rFonts w:ascii="Book Antiqua" w:hAnsi="Book Antiqua"/>
                <w:i/>
                <w:color w:val="000000" w:themeColor="text1"/>
              </w:rPr>
              <w:t>Notch1/2/3/4</w:t>
            </w:r>
          </w:p>
        </w:tc>
        <w:tc>
          <w:tcPr>
            <w:tcW w:w="2126" w:type="dxa"/>
          </w:tcPr>
          <w:p w14:paraId="248327D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Prognosis</w:t>
            </w:r>
          </w:p>
        </w:tc>
        <w:tc>
          <w:tcPr>
            <w:tcW w:w="4343" w:type="dxa"/>
          </w:tcPr>
          <w:p w14:paraId="569B6A05" w14:textId="0C3F9779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Express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orrelate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with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DE0A1D" w:rsidRPr="00641752">
              <w:rPr>
                <w:rFonts w:ascii="Book Antiqua" w:hAnsi="Book Antiqua"/>
                <w:color w:val="000000" w:themeColor="text1"/>
                <w:lang w:eastAsia="zh-CN"/>
              </w:rPr>
              <w:t>immun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DE0A1D" w:rsidRPr="00641752">
              <w:rPr>
                <w:rFonts w:ascii="Book Antiqua" w:hAnsi="Book Antiqua"/>
                <w:color w:val="000000" w:themeColor="text1"/>
                <w:lang w:eastAsia="zh-CN"/>
              </w:rPr>
              <w:t>infiltration</w:t>
            </w:r>
          </w:p>
        </w:tc>
        <w:tc>
          <w:tcPr>
            <w:tcW w:w="710" w:type="dxa"/>
          </w:tcPr>
          <w:p w14:paraId="233F2DA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Kohmoto&lt;/Author&gt;&lt;Year&gt;2020&lt;/Year&gt;&lt;RecNum&gt;169&lt;/RecNum&gt;&lt;DisplayText&gt;&lt;style face="superscript"&gt;[165]&lt;/style&gt;&lt;/DisplayText&gt;&lt;record&gt;&lt;rec-number&gt;169&lt;/rec-number&gt;&lt;foreign-keys&gt;&lt;key app="EN" db-id="vspsvf95preteme2sd8vaapf0vexewvpvtf9" timestamp="1621090063"&gt;169&lt;/key&gt;&lt;/foreign-keys&gt;&lt;ref-type name="Journal Article"&gt;17&lt;/ref-type&gt;&lt;contributors&gt;&lt;authors&gt;&lt;author&gt;Kohmoto, T&lt;/author&gt;&lt;author&gt;Masuda, K&lt;/author&gt;&lt;author&gt;Shoda, K&lt;/author&gt;&lt;author&gt;Takahashi, R&lt;/author&gt;&lt;author&gt;Ujiro, S&lt;/author&gt;&lt;author&gt;Tange, S&lt;/author&gt;&lt;author&gt;Ichikawa, D&lt;/author&gt;&lt;author&gt;Otsuji, E&lt;/author&gt;&lt;author&gt;Imoto, I&lt;/author&gt;&lt;/authors&gt;&lt;/contributors&gt;&lt;titles&gt;&lt;title&gt;Claudin-6 is a single prognostic marker and functions as a tumor-promoting gene in a subgroup of intestinal type gastric cancer&lt;/title&gt;&lt;secondary-title&gt;Gastric cancer : official journal of the International Gastric Cancer Association and the Japanese Gastric Cancer Association&lt;/secondary-title&gt;&lt;/titles&gt;&lt;periodical&gt;&lt;full-title&gt;Gastric cancer : official journal of the International Gastric Cancer Association and the Japanese Gastric Cancer Association&lt;/full-title&gt;&lt;abbr-1&gt;Gastric Cancer&lt;/abbr-1&gt;&lt;/periodical&gt;&lt;pages&gt;403-417&lt;/pages&gt;&lt;volume&gt;23&lt;/volume&gt;&lt;number&gt;3&lt;/number&gt;&lt;dates&gt;&lt;year&gt;2020&lt;/year&gt;&lt;/dates&gt;&lt;accession-num&gt;31654186&lt;/accession-num&gt;&lt;label&gt;7.088&lt;/label&gt;&lt;urls&gt;&lt;/urls&gt;&lt;electronic-resource-num&gt;10.1007/s10120-019-01014-x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65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053160BA" w14:textId="77777777" w:rsidTr="00641752">
        <w:tc>
          <w:tcPr>
            <w:tcW w:w="1506" w:type="dxa"/>
          </w:tcPr>
          <w:p w14:paraId="6627918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i/>
                <w:color w:val="000000" w:themeColor="text1"/>
              </w:rPr>
            </w:pPr>
            <w:r w:rsidRPr="00641752">
              <w:rPr>
                <w:rFonts w:ascii="Book Antiqua" w:hAnsi="Book Antiqua"/>
                <w:i/>
                <w:color w:val="000000" w:themeColor="text1"/>
              </w:rPr>
              <w:t>KAT2A</w:t>
            </w:r>
          </w:p>
        </w:tc>
        <w:tc>
          <w:tcPr>
            <w:tcW w:w="2126" w:type="dxa"/>
          </w:tcPr>
          <w:p w14:paraId="1707368C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iagnosis</w:t>
            </w:r>
          </w:p>
        </w:tc>
        <w:tc>
          <w:tcPr>
            <w:tcW w:w="4343" w:type="dxa"/>
          </w:tcPr>
          <w:p w14:paraId="0AC4636B" w14:textId="56094AA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Express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orrelate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with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depth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of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lastRenderedPageBreak/>
              <w:t>tumor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n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umor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stage</w:t>
            </w:r>
          </w:p>
        </w:tc>
        <w:tc>
          <w:tcPr>
            <w:tcW w:w="710" w:type="dxa"/>
          </w:tcPr>
          <w:p w14:paraId="2B26A91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lastRenderedPageBreak/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Meng&lt;/Author&gt;&lt;Year&gt;2019&lt;/Year&gt;&lt;RecNum&gt;86&lt;/RecNum&gt;&lt;DisplayText&gt;&lt;style face="superscript"&gt;[166]&lt;/style&gt;&lt;/DisplayText&gt;&lt;record&gt;&lt;rec-number&gt;86&lt;/rec-number&gt;&lt;foreign-keys&gt;&lt;key app="EN" db-id="vspsvf95preteme2sd8vaapf0vexewvpvtf9" timestamp="1621089920"&gt;86&lt;/key&gt;&lt;/foreign-keys&gt;&lt;ref-type name="Journal Article"&gt;17&lt;/ref-type&gt;&lt;contributors&gt;&lt;authors&gt;&lt;author&gt;Meng, X&lt;/author&gt;&lt;author&gt;Zhao, Y&lt;/author&gt;&lt;author&gt;Liu, J&lt;/author&gt;&lt;author&gt;Wang, L&lt;/author&gt;&lt;author&gt;Dong, Z&lt;/author&gt;&lt;author&gt;Zhang, T&lt;/author&gt;&lt;author&gt;Gu, X&lt;/author&gt;&lt;author&gt;Zheng, Z&lt;/author&gt;&lt;/authors&gt;&lt;/contributors&gt;&lt;titles&gt;&lt;title&gt;Comprehensive analysis of histone modification-associated genes on differential gene expression and prognosis in gastric cancer&lt;/title&gt;&lt;secondary-title&gt;Experimental and therapeutic medicine&lt;/secondary-title&gt;&lt;/titles&gt;&lt;periodical&gt;&lt;full-title&gt;Experimental and Therapeutic Medicine&lt;/full-title&gt;&lt;abbr-1&gt;Exp. Ther. Med.&lt;/abbr-1&gt;&lt;abbr-2&gt;Exp Ther Med&lt;/abbr-2&gt;&lt;abbr-3&gt;Experimental &amp;amp; Therapeutic Medicine&lt;/abbr-3&gt;&lt;/periodical&gt;&lt;pages&gt;2219-2230&lt;/pages&gt;&lt;volume&gt;18&lt;/volume&gt;&lt;number&gt;3&lt;/number&gt;&lt;dates&gt;&lt;year&gt;2019&lt;/year&gt;&lt;/dates&gt;&lt;accession-num&gt;31452712&lt;/accession-num&gt;&lt;label&gt;1.785&lt;/label&gt;&lt;urls&gt;&lt;/urls&gt;&lt;electronic-resource-num&gt;10.3892/etm.2019.7808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66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bookmarkEnd w:id="30"/>
    </w:tbl>
    <w:p w14:paraId="525867BB" w14:textId="77777777" w:rsidR="00637872" w:rsidRPr="00641752" w:rsidRDefault="0063787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24905890" w14:textId="77777777" w:rsidR="00637872" w:rsidRPr="00641752" w:rsidRDefault="00637872" w:rsidP="0064175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41752">
        <w:rPr>
          <w:rFonts w:ascii="Book Antiqua" w:hAnsi="Book Antiqua"/>
          <w:color w:val="000000" w:themeColor="text1"/>
        </w:rPr>
        <w:br w:type="page"/>
      </w:r>
    </w:p>
    <w:p w14:paraId="50A247CE" w14:textId="208B6979" w:rsidR="00637872" w:rsidRPr="00641752" w:rsidRDefault="00641752" w:rsidP="00641752">
      <w:pPr>
        <w:spacing w:line="360" w:lineRule="auto"/>
        <w:jc w:val="both"/>
        <w:rPr>
          <w:rFonts w:ascii="Book Antiqua" w:hAnsi="Book Antiqua"/>
          <w:b/>
          <w:bCs/>
          <w:color w:val="000000" w:themeColor="text1"/>
          <w:lang w:eastAsia="zh-CN"/>
        </w:rPr>
      </w:pPr>
      <w:r>
        <w:rPr>
          <w:rFonts w:ascii="Book Antiqua" w:hAnsi="Book Antiqua"/>
          <w:b/>
          <w:bCs/>
          <w:color w:val="000000" w:themeColor="text1"/>
        </w:rPr>
        <w:lastRenderedPageBreak/>
        <w:t xml:space="preserve">Table 5 </w:t>
      </w:r>
      <w:r w:rsidR="00637872" w:rsidRPr="00641752">
        <w:rPr>
          <w:rFonts w:ascii="Book Antiqua" w:hAnsi="Book Antiqua"/>
          <w:b/>
          <w:bCs/>
          <w:color w:val="000000" w:themeColor="text1"/>
        </w:rPr>
        <w:t>Examples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="00637872" w:rsidRPr="00641752">
        <w:rPr>
          <w:rFonts w:ascii="Book Antiqua" w:hAnsi="Book Antiqua"/>
          <w:b/>
          <w:bCs/>
          <w:color w:val="000000" w:themeColor="text1"/>
        </w:rPr>
        <w:t>of</w:t>
      </w:r>
      <w:r>
        <w:rPr>
          <w:rFonts w:ascii="Book Antiqua" w:hAnsi="Book Antiqua"/>
          <w:b/>
          <w:bCs/>
          <w:color w:val="000000" w:themeColor="text1"/>
        </w:rPr>
        <w:t xml:space="preserve"> </w:t>
      </w:r>
      <w:r w:rsidR="00637872" w:rsidRPr="00641752">
        <w:rPr>
          <w:rFonts w:ascii="Book Antiqua" w:hAnsi="Book Antiqua"/>
          <w:b/>
          <w:bCs/>
          <w:color w:val="000000" w:themeColor="text1"/>
        </w:rPr>
        <w:t>epi</w:t>
      </w:r>
      <w:r>
        <w:rPr>
          <w:rFonts w:ascii="Book Antiqua" w:hAnsi="Book Antiqua"/>
          <w:b/>
          <w:bCs/>
          <w:color w:val="000000" w:themeColor="text1"/>
        </w:rPr>
        <w:t>genetic drugs in gastric cancer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4049"/>
        <w:gridCol w:w="1563"/>
        <w:gridCol w:w="2592"/>
        <w:gridCol w:w="1156"/>
      </w:tblGrid>
      <w:tr w:rsidR="00641752" w:rsidRPr="00641752" w14:paraId="12735201" w14:textId="77777777" w:rsidTr="00641752">
        <w:tc>
          <w:tcPr>
            <w:tcW w:w="1951" w:type="dxa"/>
            <w:tcBorders>
              <w:top w:val="single" w:sz="4" w:space="0" w:color="auto"/>
              <w:bottom w:val="single" w:sz="4" w:space="0" w:color="auto"/>
            </w:tcBorders>
          </w:tcPr>
          <w:p w14:paraId="7CA98C3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Drugs</w:t>
            </w:r>
          </w:p>
        </w:tc>
        <w:tc>
          <w:tcPr>
            <w:tcW w:w="1563" w:type="dxa"/>
            <w:tcBorders>
              <w:top w:val="single" w:sz="4" w:space="0" w:color="auto"/>
              <w:bottom w:val="single" w:sz="4" w:space="0" w:color="auto"/>
            </w:tcBorders>
          </w:tcPr>
          <w:p w14:paraId="0F7506C8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Targets</w:t>
            </w:r>
          </w:p>
        </w:tc>
        <w:tc>
          <w:tcPr>
            <w:tcW w:w="4372" w:type="dxa"/>
            <w:tcBorders>
              <w:top w:val="single" w:sz="4" w:space="0" w:color="auto"/>
              <w:bottom w:val="single" w:sz="4" w:space="0" w:color="auto"/>
            </w:tcBorders>
          </w:tcPr>
          <w:p w14:paraId="1791D03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Status</w:t>
            </w:r>
          </w:p>
        </w:tc>
        <w:tc>
          <w:tcPr>
            <w:tcW w:w="1088" w:type="dxa"/>
            <w:tcBorders>
              <w:top w:val="single" w:sz="4" w:space="0" w:color="auto"/>
              <w:bottom w:val="single" w:sz="4" w:space="0" w:color="auto"/>
            </w:tcBorders>
          </w:tcPr>
          <w:p w14:paraId="4FEEAD18" w14:textId="601023F6" w:rsidR="00637872" w:rsidRPr="00641752" w:rsidRDefault="00641752" w:rsidP="00641752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 w:themeColor="text1"/>
                <w:lang w:eastAsia="zh-CN"/>
              </w:rPr>
            </w:pPr>
            <w:r w:rsidRPr="00641752">
              <w:rPr>
                <w:rFonts w:ascii="Book Antiqua" w:hAnsi="Book Antiqua"/>
                <w:b/>
                <w:bCs/>
                <w:color w:val="000000" w:themeColor="text1"/>
              </w:rPr>
              <w:t>Ref</w:t>
            </w:r>
            <w:r w:rsidRPr="00641752">
              <w:rPr>
                <w:rFonts w:ascii="Book Antiqua" w:hAnsi="Book Antiqua" w:hint="eastAsia"/>
                <w:b/>
                <w:bCs/>
                <w:color w:val="000000" w:themeColor="text1"/>
                <w:lang w:eastAsia="zh-CN"/>
              </w:rPr>
              <w:t>.</w:t>
            </w:r>
          </w:p>
        </w:tc>
      </w:tr>
      <w:tr w:rsidR="00641752" w:rsidRPr="00641752" w14:paraId="277C05C0" w14:textId="77777777" w:rsidTr="00641752">
        <w:tc>
          <w:tcPr>
            <w:tcW w:w="8974" w:type="dxa"/>
            <w:gridSpan w:val="4"/>
            <w:tcBorders>
              <w:top w:val="single" w:sz="4" w:space="0" w:color="auto"/>
            </w:tcBorders>
          </w:tcPr>
          <w:p w14:paraId="6D1DB37F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linical</w:t>
            </w:r>
          </w:p>
        </w:tc>
      </w:tr>
      <w:tr w:rsidR="00641752" w:rsidRPr="00641752" w14:paraId="70E3E2BD" w14:textId="77777777" w:rsidTr="00641752">
        <w:tc>
          <w:tcPr>
            <w:tcW w:w="1951" w:type="dxa"/>
          </w:tcPr>
          <w:p w14:paraId="0868D03D" w14:textId="013985D3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proofErr w:type="spellStart"/>
            <w:r w:rsidRPr="00641752">
              <w:rPr>
                <w:rFonts w:ascii="Book Antiqua" w:hAnsi="Book Antiqua"/>
                <w:color w:val="000000" w:themeColor="text1"/>
              </w:rPr>
              <w:t>Vorinostat</w:t>
            </w:r>
            <w:proofErr w:type="spellEnd"/>
            <w:r w:rsidR="00641752">
              <w:rPr>
                <w:rFonts w:ascii="Book Antiqua" w:hAnsi="Book Antiqua" w:hint="eastAsia"/>
                <w:color w:val="000000" w:themeColor="text1"/>
                <w:lang w:eastAsia="zh-CN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+</w:t>
            </w:r>
            <w:r w:rsidR="00641752">
              <w:rPr>
                <w:rFonts w:ascii="Book Antiqua" w:hAnsi="Book Antiqua" w:hint="eastAsia"/>
                <w:color w:val="000000" w:themeColor="text1"/>
                <w:lang w:eastAsia="zh-CN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apecitabine</w:t>
            </w:r>
            <w:r w:rsidR="00641752">
              <w:rPr>
                <w:rFonts w:ascii="Book Antiqua" w:hAnsi="Book Antiqua" w:hint="eastAsia"/>
                <w:color w:val="000000" w:themeColor="text1"/>
                <w:lang w:eastAsia="zh-CN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+</w:t>
            </w:r>
            <w:r w:rsidR="00641752">
              <w:rPr>
                <w:rFonts w:ascii="Book Antiqua" w:hAnsi="Book Antiqua" w:hint="eastAsia"/>
                <w:color w:val="000000" w:themeColor="text1"/>
                <w:lang w:eastAsia="zh-CN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isplatin</w:t>
            </w:r>
          </w:p>
        </w:tc>
        <w:tc>
          <w:tcPr>
            <w:tcW w:w="1563" w:type="dxa"/>
          </w:tcPr>
          <w:p w14:paraId="380976C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bookmarkStart w:id="37" w:name="OLE_LINK62"/>
            <w:r w:rsidRPr="00641752">
              <w:rPr>
                <w:rFonts w:ascii="Book Antiqua" w:hAnsi="Book Antiqua"/>
                <w:color w:val="000000" w:themeColor="text1"/>
              </w:rPr>
              <w:t>HDAC</w:t>
            </w:r>
            <w:bookmarkEnd w:id="37"/>
          </w:p>
        </w:tc>
        <w:tc>
          <w:tcPr>
            <w:tcW w:w="4372" w:type="dxa"/>
          </w:tcPr>
          <w:p w14:paraId="5E1E4FC3" w14:textId="5B08B910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omplete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has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I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est</w:t>
            </w:r>
          </w:p>
        </w:tc>
        <w:tc>
          <w:tcPr>
            <w:tcW w:w="1088" w:type="dxa"/>
          </w:tcPr>
          <w:p w14:paraId="4BE6D0C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Yoo&lt;/Author&gt;&lt;Year&gt;2016&lt;/Year&gt;&lt;RecNum&gt;695&lt;/RecNum&gt;&lt;DisplayText&gt;&lt;style face="superscript"&gt;[167]&lt;/style&gt;&lt;/DisplayText&gt;&lt;record&gt;&lt;rec-number&gt;695&lt;/rec-number&gt;&lt;foreign-keys&gt;&lt;key app="EN" db-id="dp5tteax5tpvt1e5ep1pfsx822tszee9a090" timestamp="1616242780"&gt;695&lt;/key&gt;&lt;/foreign-keys&gt;&lt;ref-type name="Journal Article"&gt;17&lt;/ref-type&gt;&lt;contributors&gt;&lt;authors&gt;&lt;author&gt;Yoo, C&lt;/author&gt;&lt;author&gt;Ryu, MH&lt;/author&gt;&lt;author&gt;Na, YS&lt;/author&gt;&lt;author&gt;Ryoo, BY&lt;/author&gt;&lt;author&gt;Lee, CW&lt;/author&gt;&lt;author&gt;Kang, YK&lt;/author&gt;&lt;/authors&gt;&lt;/contributors&gt;&lt;titles&gt;&lt;title&gt;Vorinostat in combination with capecitabine plus cisplatin as a first-line chemotherapy for patients with metastatic or unresectable gastric cancer: phase II study and biomarker analysis&lt;/title&gt;&lt;secondary-title&gt;British journal of cancer&lt;/secondary-title&gt;&lt;/titles&gt;&lt;periodical&gt;&lt;full-title&gt;British Journal of Cancer&lt;/full-title&gt;&lt;abbr-1&gt;Br. J. Cancer&lt;/abbr-1&gt;&lt;abbr-2&gt;Br J Cancer&lt;/abbr-2&gt;&lt;/periodical&gt;&lt;pages&gt;1185-90&lt;/pages&gt;&lt;volume&gt;114&lt;/volume&gt;&lt;number&gt;11&lt;/number&gt;&lt;dates&gt;&lt;year&gt;2016&lt;/year&gt;&lt;/dates&gt;&lt;accession-num&gt;27172248&lt;/accession-num&gt;&lt;label&gt;5.791&lt;/label&gt;&lt;urls&gt;&lt;/urls&gt;&lt;electronic-resource-num&gt;10.1038/bjc.2016.125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67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2EF9CDF3" w14:textId="77777777" w:rsidTr="00641752">
        <w:tc>
          <w:tcPr>
            <w:tcW w:w="1951" w:type="dxa"/>
          </w:tcPr>
          <w:p w14:paraId="6ED8B701" w14:textId="13D22C48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proofErr w:type="spellStart"/>
            <w:r w:rsidRPr="00641752">
              <w:rPr>
                <w:rFonts w:ascii="Book Antiqua" w:hAnsi="Book Antiqua"/>
                <w:color w:val="000000" w:themeColor="text1"/>
              </w:rPr>
              <w:t>Vorinostat</w:t>
            </w:r>
            <w:proofErr w:type="spellEnd"/>
            <w:r w:rsidR="00641752">
              <w:rPr>
                <w:rFonts w:ascii="Book Antiqua" w:hAnsi="Book Antiqua" w:hint="eastAsia"/>
                <w:color w:val="000000" w:themeColor="text1"/>
                <w:lang w:eastAsia="zh-CN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+</w:t>
            </w:r>
            <w:r w:rsidR="00641752">
              <w:rPr>
                <w:rFonts w:ascii="Book Antiqua" w:hAnsi="Book Antiqua" w:hint="eastAsia"/>
                <w:color w:val="000000" w:themeColor="text1"/>
                <w:lang w:eastAsia="zh-CN"/>
              </w:rPr>
              <w:t xml:space="preserve"> </w:t>
            </w:r>
            <w:proofErr w:type="spellStart"/>
            <w:r w:rsidRPr="00641752">
              <w:rPr>
                <w:rFonts w:ascii="Book Antiqua" w:hAnsi="Book Antiqua"/>
                <w:color w:val="000000" w:themeColor="text1"/>
              </w:rPr>
              <w:t>folinic</w:t>
            </w:r>
            <w:proofErr w:type="spellEnd"/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cid+</w:t>
            </w:r>
            <w:r w:rsidR="00641752">
              <w:rPr>
                <w:rFonts w:ascii="Book Antiqua" w:hAnsi="Book Antiqua" w:hint="eastAsia"/>
                <w:color w:val="000000" w:themeColor="text1"/>
                <w:lang w:eastAsia="zh-CN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5</w:t>
            </w:r>
            <w:r w:rsidRPr="00641752">
              <w:rPr>
                <w:rFonts w:eastAsia="MS Gothic"/>
                <w:color w:val="000000" w:themeColor="text1"/>
              </w:rPr>
              <w:t>‑</w:t>
            </w:r>
            <w:r w:rsidRPr="00641752">
              <w:rPr>
                <w:rFonts w:ascii="Book Antiqua" w:hAnsi="Book Antiqua"/>
                <w:color w:val="000000" w:themeColor="text1"/>
              </w:rPr>
              <w:t>fluorouracil+</w:t>
            </w:r>
            <w:r w:rsidR="00641752">
              <w:rPr>
                <w:rFonts w:ascii="Book Antiqua" w:hAnsi="Book Antiqua" w:hint="eastAsia"/>
                <w:color w:val="000000" w:themeColor="text1"/>
                <w:lang w:eastAsia="zh-CN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rinotecan</w:t>
            </w:r>
          </w:p>
        </w:tc>
        <w:tc>
          <w:tcPr>
            <w:tcW w:w="1563" w:type="dxa"/>
          </w:tcPr>
          <w:p w14:paraId="0AF1873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DAC</w:t>
            </w:r>
          </w:p>
        </w:tc>
        <w:tc>
          <w:tcPr>
            <w:tcW w:w="4372" w:type="dxa"/>
          </w:tcPr>
          <w:p w14:paraId="6EDC36F1" w14:textId="6E9A68D9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omplete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has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est</w:t>
            </w:r>
          </w:p>
        </w:tc>
        <w:tc>
          <w:tcPr>
            <w:tcW w:w="1088" w:type="dxa"/>
          </w:tcPr>
          <w:p w14:paraId="1134BB1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Yoo&lt;/Author&gt;&lt;Year&gt;2014&lt;/Year&gt;&lt;RecNum&gt;696&lt;/RecNum&gt;&lt;DisplayText&gt;&lt;style face="superscript"&gt;[168]&lt;/style&gt;&lt;/DisplayText&gt;&lt;record&gt;&lt;rec-number&gt;696&lt;/rec-number&gt;&lt;foreign-keys&gt;&lt;key app="EN" db-id="dp5tteax5tpvt1e5ep1pfsx822tszee9a090" timestamp="1616242780"&gt;696&lt;/key&gt;&lt;/foreign-keys&gt;&lt;ref-type name="Journal Article"&gt;17&lt;/ref-type&gt;&lt;contributors&gt;&lt;authors&gt;&lt;author&gt;Yoo, C&lt;/author&gt;&lt;author&gt;Ryu, MH&lt;/author&gt;&lt;author&gt;Na, YS&lt;/author&gt;&lt;author&gt;Ryoo, BY&lt;/author&gt;&lt;author&gt;Lee, CW&lt;/author&gt;&lt;author&gt;Maeng, J&lt;/author&gt;&lt;author&gt;Kim, SY&lt;/author&gt;&lt;author&gt;Koo, DH&lt;/author&gt;&lt;author&gt;Park, I&lt;/author&gt;&lt;author&gt;Kang, YK&lt;/author&gt;&lt;/authors&gt;&lt;/contributors&gt;&lt;titles&gt;&lt;title&gt;Phase I and pharmacodynamic study of vorinostat combined with capecitabine and cisplatin as first-line chemotherapy in advanced gastric cancer&lt;/title&gt;&lt;secondary-title&gt;Investigational new drugs&lt;/secondary-title&gt;&lt;/titles&gt;&lt;pages&gt;271-8&lt;/pages&gt;&lt;volume&gt;32&lt;/volume&gt;&lt;number&gt;2&lt;/number&gt;&lt;dates&gt;&lt;year&gt;2014&lt;/year&gt;&lt;/dates&gt;&lt;accession-num&gt;23712440&lt;/accession-num&gt;&lt;label&gt;3.525&lt;/label&gt;&lt;urls&gt;&lt;/urls&gt;&lt;electronic-resource-num&gt;10.1007/s10637-013-9983-2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68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36106CB4" w14:textId="77777777" w:rsidTr="00641752">
        <w:tc>
          <w:tcPr>
            <w:tcW w:w="1951" w:type="dxa"/>
          </w:tcPr>
          <w:p w14:paraId="405EBB65" w14:textId="7D4BF290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Azacytidin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+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proofErr w:type="spellStart"/>
            <w:r w:rsidRPr="00641752">
              <w:rPr>
                <w:rFonts w:ascii="Book Antiqua" w:hAnsi="Book Antiqua"/>
                <w:color w:val="000000" w:themeColor="text1"/>
              </w:rPr>
              <w:t>epirubicin</w:t>
            </w:r>
            <w:proofErr w:type="spellEnd"/>
            <w:r w:rsidRPr="00641752">
              <w:rPr>
                <w:rFonts w:ascii="Book Antiqua" w:hAnsi="Book Antiqua"/>
                <w:color w:val="000000" w:themeColor="text1"/>
              </w:rPr>
              <w:t>/oxaliplatin/capecitabine</w:t>
            </w:r>
          </w:p>
        </w:tc>
        <w:tc>
          <w:tcPr>
            <w:tcW w:w="1563" w:type="dxa"/>
          </w:tcPr>
          <w:p w14:paraId="0D47DC8C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NMT</w:t>
            </w:r>
          </w:p>
        </w:tc>
        <w:tc>
          <w:tcPr>
            <w:tcW w:w="4372" w:type="dxa"/>
          </w:tcPr>
          <w:p w14:paraId="18E4ABF2" w14:textId="024CEBCD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omplete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has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est</w:t>
            </w:r>
          </w:p>
        </w:tc>
        <w:tc>
          <w:tcPr>
            <w:tcW w:w="1088" w:type="dxa"/>
          </w:tcPr>
          <w:p w14:paraId="17A5288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Schneider&lt;/Author&gt;&lt;Year&gt;2017&lt;/Year&gt;&lt;RecNum&gt;697&lt;/RecNum&gt;&lt;DisplayText&gt;&lt;style face="superscript"&gt;[169]&lt;/style&gt;&lt;/DisplayText&gt;&lt;record&gt;&lt;rec-number&gt;697&lt;/rec-number&gt;&lt;foreign-keys&gt;&lt;key app="EN" db-id="dp5tteax5tpvt1e5ep1pfsx822tszee9a090" timestamp="1616242780"&gt;697&lt;/key&gt;&lt;/foreign-keys&gt;&lt;ref-type name="Journal Article"&gt;17&lt;/ref-type&gt;&lt;contributors&gt;&lt;authors&gt;&lt;author&gt;Schneider, BJ&lt;/author&gt;&lt;author&gt;Shah, MA&lt;/author&gt;&lt;author&gt;Klute, K&lt;/author&gt;&lt;author&gt;Ocean, A&lt;/author&gt;&lt;author&gt;Popa, E&lt;/author&gt;&lt;author&gt;Altorki, N&lt;/author&gt;&lt;author&gt;Lieberman, M&lt;/author&gt;&lt;author&gt;Schreiner, A&lt;/author&gt;&lt;author&gt;Yantiss, R&lt;/author&gt;&lt;author&gt;Christos, PJ&lt;/author&gt;&lt;author&gt;Palmer, R&lt;/author&gt;&lt;author&gt;You, D&lt;/author&gt;&lt;author&gt;Viale, A&lt;/author&gt;&lt;author&gt;Kermani, P&lt;/author&gt;&lt;author&gt;Scandura, JM&lt;/author&gt;&lt;/authors&gt;&lt;/contributors&gt;&lt;titles&gt;&lt;title&gt;Phase I Study of Epigenetic Priming with Azacitidine Prior to Standard Neoadjuvant Chemotherapy for Patients with Resectable Gastric and Esophageal Adenocarcinoma: Evidence of Tumor Hypomethylation as an Indicator of Major Histopathologic Response&lt;/title&gt;&lt;secondary-title&gt;Clinical cancer research : an official journal of the American Association for Cancer Research&lt;/secondary-title&gt;&lt;/titles&gt;&lt;pages&gt;2673-2680&lt;/pages&gt;&lt;volume&gt;23&lt;/volume&gt;&lt;number&gt;11&lt;/number&gt;&lt;dates&gt;&lt;year&gt;2017&lt;/year&gt;&lt;/dates&gt;&lt;accession-num&gt;27836862&lt;/accession-num&gt;&lt;label&gt;8.911&lt;/label&gt;&lt;urls&gt;&lt;/urls&gt;&lt;electronic-resource-num&gt;10.1158/1078-0432.Ccr-16-1896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69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04577465" w14:textId="77777777" w:rsidTr="00641752">
        <w:tc>
          <w:tcPr>
            <w:tcW w:w="1951" w:type="dxa"/>
          </w:tcPr>
          <w:p w14:paraId="08749CA0" w14:textId="006AA6A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holecalciferol</w:t>
            </w:r>
            <w:r w:rsidR="00641752">
              <w:rPr>
                <w:rFonts w:ascii="Book Antiqua" w:hAnsi="Book Antiqua" w:hint="eastAsia"/>
                <w:color w:val="000000" w:themeColor="text1"/>
                <w:lang w:eastAsia="zh-CN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+</w:t>
            </w:r>
            <w:r w:rsidR="00641752">
              <w:rPr>
                <w:rFonts w:ascii="Book Antiqua" w:hAnsi="Book Antiqua" w:hint="eastAsia"/>
                <w:color w:val="000000" w:themeColor="text1"/>
                <w:lang w:eastAsia="zh-CN"/>
              </w:rPr>
              <w:t xml:space="preserve"> </w:t>
            </w:r>
            <w:proofErr w:type="spellStart"/>
            <w:r w:rsidRPr="00641752">
              <w:rPr>
                <w:rFonts w:ascii="Book Antiqua" w:hAnsi="Book Antiqua"/>
                <w:color w:val="000000" w:themeColor="text1"/>
              </w:rPr>
              <w:t>HDACi</w:t>
            </w:r>
            <w:proofErr w:type="spellEnd"/>
          </w:p>
        </w:tc>
        <w:tc>
          <w:tcPr>
            <w:tcW w:w="1563" w:type="dxa"/>
          </w:tcPr>
          <w:p w14:paraId="7CA969A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DAC</w:t>
            </w:r>
          </w:p>
        </w:tc>
        <w:tc>
          <w:tcPr>
            <w:tcW w:w="4372" w:type="dxa"/>
          </w:tcPr>
          <w:p w14:paraId="0A465EF2" w14:textId="62B44E76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Induc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poptosi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C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ells;</w:t>
            </w:r>
          </w:p>
          <w:p w14:paraId="48B51D64" w14:textId="46FDBA1B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Prevent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bon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los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eliminary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rials;</w:t>
            </w:r>
          </w:p>
        </w:tc>
        <w:tc>
          <w:tcPr>
            <w:tcW w:w="1088" w:type="dxa"/>
          </w:tcPr>
          <w:p w14:paraId="673556FF" w14:textId="49554D61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IdTwvQXV0aG9yPjxZZWFyPjIwMTk8L1llYXI+PFJlY051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=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IdTwvQXV0aG9yPjxZZWFyPjIwMTk8L1llYXI+PFJlY051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=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.DATA </w:instrText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70,171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19848957" w14:textId="77777777" w:rsidTr="00641752">
        <w:tc>
          <w:tcPr>
            <w:tcW w:w="8974" w:type="dxa"/>
            <w:gridSpan w:val="4"/>
          </w:tcPr>
          <w:p w14:paraId="2A18EE8E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Preclinical</w:t>
            </w:r>
          </w:p>
        </w:tc>
      </w:tr>
      <w:tr w:rsidR="00641752" w:rsidRPr="00641752" w14:paraId="4A4D0E94" w14:textId="77777777" w:rsidTr="00641752">
        <w:tc>
          <w:tcPr>
            <w:tcW w:w="1951" w:type="dxa"/>
          </w:tcPr>
          <w:p w14:paraId="0C959A9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SAHA</w:t>
            </w:r>
          </w:p>
        </w:tc>
        <w:tc>
          <w:tcPr>
            <w:tcW w:w="1563" w:type="dxa"/>
          </w:tcPr>
          <w:p w14:paraId="6258270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DAC</w:t>
            </w:r>
          </w:p>
        </w:tc>
        <w:tc>
          <w:tcPr>
            <w:tcW w:w="4372" w:type="dxa"/>
          </w:tcPr>
          <w:p w14:paraId="6ADD729B" w14:textId="72612E25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Suppres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duc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poptosis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hemosensitivity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C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ells</w:t>
            </w:r>
          </w:p>
        </w:tc>
        <w:tc>
          <w:tcPr>
            <w:tcW w:w="1088" w:type="dxa"/>
          </w:tcPr>
          <w:p w14:paraId="4C82A051" w14:textId="392A3479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TZWFoPC9BdXRob3I+PFllYXI+MjAxODwvWWVhcj48UmVj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TZWFoPC9BdXRob3I+PFllYXI+MjAxODwvWWVhcj48UmVj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.DATA </w:instrText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72,173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022AC34D" w14:textId="77777777" w:rsidTr="00641752">
        <w:tc>
          <w:tcPr>
            <w:tcW w:w="1951" w:type="dxa"/>
          </w:tcPr>
          <w:p w14:paraId="093524BA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LBH589</w:t>
            </w:r>
          </w:p>
        </w:tc>
        <w:tc>
          <w:tcPr>
            <w:tcW w:w="1563" w:type="dxa"/>
          </w:tcPr>
          <w:p w14:paraId="56CEA8B2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DAC</w:t>
            </w:r>
          </w:p>
        </w:tc>
        <w:tc>
          <w:tcPr>
            <w:tcW w:w="4372" w:type="dxa"/>
          </w:tcPr>
          <w:p w14:paraId="512A862F" w14:textId="6BE45524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Suppres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duc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hemosensitivity</w:t>
            </w:r>
          </w:p>
        </w:tc>
        <w:tc>
          <w:tcPr>
            <w:tcW w:w="1088" w:type="dxa"/>
          </w:tcPr>
          <w:p w14:paraId="676AAAE3" w14:textId="232BCF8B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SZWdlbDwvQXV0aG9yPjxZZWFyPjIwMTI8L1llYXI+PFJl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SZWdlbDwvQXV0aG9yPjxZZWFyPjIwMTI8L1llYXI+PFJl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.DATA </w:instrText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74,175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408CAF08" w14:textId="77777777" w:rsidTr="00641752">
        <w:tc>
          <w:tcPr>
            <w:tcW w:w="1951" w:type="dxa"/>
          </w:tcPr>
          <w:p w14:paraId="3D93059D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Resveratrol</w:t>
            </w:r>
          </w:p>
        </w:tc>
        <w:tc>
          <w:tcPr>
            <w:tcW w:w="1563" w:type="dxa"/>
          </w:tcPr>
          <w:p w14:paraId="4C4B2B0F" w14:textId="3B4B0F68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AT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HDAC</w:t>
            </w:r>
          </w:p>
        </w:tc>
        <w:tc>
          <w:tcPr>
            <w:tcW w:w="4372" w:type="dxa"/>
          </w:tcPr>
          <w:p w14:paraId="7ABFB2D1" w14:textId="6E403A7C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bookmarkStart w:id="38" w:name="OLE_LINK68"/>
            <w:bookmarkStart w:id="39" w:name="OLE_LINK67"/>
            <w:r w:rsidRPr="00641752">
              <w:rPr>
                <w:rFonts w:ascii="Book Antiqua" w:hAnsi="Book Antiqua"/>
                <w:color w:val="000000" w:themeColor="text1"/>
              </w:rPr>
              <w:t>Suppress</w:t>
            </w:r>
            <w:bookmarkEnd w:id="38"/>
            <w:bookmarkEnd w:id="39"/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umorigenesi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C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ells</w:t>
            </w:r>
          </w:p>
        </w:tc>
        <w:tc>
          <w:tcPr>
            <w:tcW w:w="1088" w:type="dxa"/>
          </w:tcPr>
          <w:p w14:paraId="273BE9FF" w14:textId="6886624C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LaW08L0F1dGhvcj48WWVhcj4yMDIwPC9ZZWFyPjxSZWNO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LaW08L0F1dGhvcj48WWVhcj4yMDIwPC9ZZWFyPjxSZWNO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.DATA </w:instrText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76,177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63BD7EE3" w14:textId="77777777" w:rsidTr="00641752">
        <w:tc>
          <w:tcPr>
            <w:tcW w:w="1951" w:type="dxa"/>
          </w:tcPr>
          <w:p w14:paraId="7023A61D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urcumin</w:t>
            </w:r>
          </w:p>
        </w:tc>
        <w:tc>
          <w:tcPr>
            <w:tcW w:w="1563" w:type="dxa"/>
          </w:tcPr>
          <w:p w14:paraId="22A88911" w14:textId="2DE2E859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AT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HDAC</w:t>
            </w:r>
          </w:p>
        </w:tc>
        <w:tc>
          <w:tcPr>
            <w:tcW w:w="4372" w:type="dxa"/>
          </w:tcPr>
          <w:p w14:paraId="369F259F" w14:textId="3D6708EF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Suppres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viability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duc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utophagy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poptosi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C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ells</w:t>
            </w:r>
          </w:p>
        </w:tc>
        <w:tc>
          <w:tcPr>
            <w:tcW w:w="1088" w:type="dxa"/>
          </w:tcPr>
          <w:p w14:paraId="12731371" w14:textId="168809CC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CYXJhdGk8L0F1dGhvcj48WWVhcj4yMDE5PC9ZZWFyPjxS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CYXJhdGk8L0F1dGhvcj48WWVhcj4yMDE5PC9ZZWFyPjxS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.DATA </w:instrText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78,179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6B22B829" w14:textId="77777777" w:rsidTr="00641752">
        <w:tc>
          <w:tcPr>
            <w:tcW w:w="1951" w:type="dxa"/>
          </w:tcPr>
          <w:p w14:paraId="77B9A413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Quercetin</w:t>
            </w:r>
          </w:p>
        </w:tc>
        <w:tc>
          <w:tcPr>
            <w:tcW w:w="1563" w:type="dxa"/>
          </w:tcPr>
          <w:p w14:paraId="27D87666" w14:textId="44FD8B0F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AT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lastRenderedPageBreak/>
              <w:t>HDAC</w:t>
            </w:r>
          </w:p>
        </w:tc>
        <w:tc>
          <w:tcPr>
            <w:tcW w:w="4372" w:type="dxa"/>
          </w:tcPr>
          <w:p w14:paraId="3642E685" w14:textId="5BCE09EF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lastRenderedPageBreak/>
              <w:t>Induc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poptosis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lastRenderedPageBreak/>
              <w:t>cycl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rrest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C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ells</w:t>
            </w:r>
          </w:p>
        </w:tc>
        <w:tc>
          <w:tcPr>
            <w:tcW w:w="1088" w:type="dxa"/>
          </w:tcPr>
          <w:p w14:paraId="3F925063" w14:textId="0675DDAC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lastRenderedPageBreak/>
              <w:fldChar w:fldCharType="begin">
                <w:fldData xml:space="preserve">PEVuZE5vdGU+PENpdGU+PEF1dGhvcj5TaGFuZzwvQXV0aG9yPjxZZWFyPjIwMTg8L1llYXI+PFJl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TaGFuZzwvQXV0aG9yPjxZZWFyPjIwMTg8L1llYXI+PFJl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.DATA </w:instrText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80,181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64A82642" w14:textId="77777777" w:rsidTr="00641752">
        <w:tc>
          <w:tcPr>
            <w:tcW w:w="1951" w:type="dxa"/>
          </w:tcPr>
          <w:p w14:paraId="2DFFE0B3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Garcinol</w:t>
            </w:r>
          </w:p>
        </w:tc>
        <w:tc>
          <w:tcPr>
            <w:tcW w:w="1563" w:type="dxa"/>
          </w:tcPr>
          <w:p w14:paraId="4C5C0AC5" w14:textId="5534386E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AT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H</w:t>
            </w:r>
            <w:bookmarkStart w:id="40" w:name="OLE_LINK63"/>
            <w:bookmarkStart w:id="41" w:name="OLE_LINK64"/>
            <w:r w:rsidRPr="00641752">
              <w:rPr>
                <w:rFonts w:ascii="Book Antiqua" w:hAnsi="Book Antiqua"/>
                <w:color w:val="000000" w:themeColor="text1"/>
              </w:rPr>
              <w:t>DAC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SIRTUIN</w:t>
            </w:r>
          </w:p>
        </w:tc>
        <w:tc>
          <w:tcPr>
            <w:tcW w:w="4372" w:type="dxa"/>
          </w:tcPr>
          <w:p w14:paraId="0215F5F2" w14:textId="48B838F5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bookmarkStart w:id="42" w:name="OLE_LINK71"/>
            <w:bookmarkStart w:id="43" w:name="OLE_LINK72"/>
            <w:r w:rsidRPr="00641752">
              <w:rPr>
                <w:rFonts w:ascii="Book Antiqua" w:hAnsi="Book Antiqua"/>
                <w:color w:val="000000" w:themeColor="text1"/>
              </w:rPr>
              <w:t>Suppress</w:t>
            </w:r>
            <w:bookmarkEnd w:id="42"/>
            <w:bookmarkEnd w:id="43"/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oxid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flamm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umorigenesi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bookmarkStart w:id="44" w:name="OLE_LINK69"/>
            <w:bookmarkStart w:id="45" w:name="OLE_LINK70"/>
            <w:r w:rsidRPr="00641752">
              <w:rPr>
                <w:rFonts w:ascii="Book Antiqua" w:hAnsi="Book Antiqua"/>
                <w:color w:val="000000" w:themeColor="text1"/>
              </w:rPr>
              <w:t>i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C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ells</w:t>
            </w:r>
            <w:bookmarkEnd w:id="44"/>
            <w:bookmarkEnd w:id="45"/>
          </w:p>
        </w:tc>
        <w:tc>
          <w:tcPr>
            <w:tcW w:w="1088" w:type="dxa"/>
          </w:tcPr>
          <w:p w14:paraId="1F88F83E" w14:textId="72C5BDB6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MaXU8L0F1dGhvcj48WWVhcj4yMDE1PC9ZZWFyPjxSZWNO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MaXU8L0F1dGhvcj48WWVhcj4yMDE1PC9ZZWFyPjxSZWNO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.DATA </w:instrText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82,183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42B14FFC" w14:textId="77777777" w:rsidTr="00641752">
        <w:tc>
          <w:tcPr>
            <w:tcW w:w="1951" w:type="dxa"/>
          </w:tcPr>
          <w:p w14:paraId="21D0AA9D" w14:textId="39EAC224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So</w:t>
            </w:r>
            <w:bookmarkEnd w:id="40"/>
            <w:bookmarkEnd w:id="41"/>
            <w:r w:rsidRPr="00641752">
              <w:rPr>
                <w:rFonts w:ascii="Book Antiqua" w:hAnsi="Book Antiqua"/>
                <w:color w:val="000000" w:themeColor="text1"/>
              </w:rPr>
              <w:t>dium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butyrate</w:t>
            </w:r>
          </w:p>
        </w:tc>
        <w:tc>
          <w:tcPr>
            <w:tcW w:w="1563" w:type="dxa"/>
          </w:tcPr>
          <w:p w14:paraId="5D2E0D71" w14:textId="2FBBDF0F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AT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HDAC</w:t>
            </w:r>
          </w:p>
        </w:tc>
        <w:tc>
          <w:tcPr>
            <w:tcW w:w="4372" w:type="dxa"/>
          </w:tcPr>
          <w:p w14:paraId="4AC6A209" w14:textId="260B3CDB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Induc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poptosi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C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ells</w:t>
            </w:r>
          </w:p>
        </w:tc>
        <w:tc>
          <w:tcPr>
            <w:tcW w:w="1088" w:type="dxa"/>
          </w:tcPr>
          <w:p w14:paraId="41430205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Shin&lt;/Author&gt;&lt;Year&gt;2012&lt;/Year&gt;&lt;RecNum&gt;144&lt;/RecNum&gt;&lt;DisplayText&gt;&lt;style face="superscript"&gt;[184]&lt;/style&gt;&lt;/DisplayText&gt;&lt;record&gt;&lt;rec-number&gt;144&lt;/rec-number&gt;&lt;foreign-keys&gt;&lt;key app="EN" db-id="vspsvf95preteme2sd8vaapf0vexewvpvtf9" timestamp="1621089976"&gt;144&lt;/key&gt;&lt;/foreign-keys&gt;&lt;ref-type name="Journal Article"&gt;17&lt;/ref-type&gt;&lt;contributors&gt;&lt;authors&gt;&lt;author&gt;Shin, H&lt;/author&gt;&lt;author&gt;Lee, YS&lt;/author&gt;&lt;author&gt;Lee, YC&lt;/author&gt;&lt;/authors&gt;&lt;/contributors&gt;&lt;titles&gt;&lt;title&gt;Sodium butyrate-induced DAPK-mediated apoptosis in human gastric cancer cells&lt;/title&gt;&lt;secondary-title&gt;Oncology reports&lt;/secondary-title&gt;&lt;/titles&gt;&lt;periodical&gt;&lt;full-title&gt;Oncology Reports&lt;/full-title&gt;&lt;abbr-1&gt;Oncol. Rep.&lt;/abbr-1&gt;&lt;abbr-2&gt;Oncol Rep&lt;/abbr-2&gt;&lt;/periodical&gt;&lt;pages&gt;1111-5&lt;/pages&gt;&lt;volume&gt;27&lt;/volume&gt;&lt;number&gt;4&lt;/number&gt;&lt;dates&gt;&lt;year&gt;2012&lt;/year&gt;&lt;/dates&gt;&lt;accession-num&gt;22160140&lt;/accession-num&gt;&lt;label&gt;3.417&lt;/label&gt;&lt;urls&gt;&lt;/urls&gt;&lt;electronic-resource-num&gt;10.3892/or.2011.1585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84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7D92F91E" w14:textId="77777777" w:rsidTr="00641752">
        <w:tc>
          <w:tcPr>
            <w:tcW w:w="1951" w:type="dxa"/>
          </w:tcPr>
          <w:p w14:paraId="27564C0B" w14:textId="303355BA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proofErr w:type="spellStart"/>
            <w:r w:rsidRPr="00641752">
              <w:rPr>
                <w:rFonts w:ascii="Book Antiqua" w:hAnsi="Book Antiqua"/>
                <w:color w:val="000000" w:themeColor="text1"/>
              </w:rPr>
              <w:t>Tenovin</w:t>
            </w:r>
            <w:proofErr w:type="spellEnd"/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6</w:t>
            </w:r>
          </w:p>
        </w:tc>
        <w:tc>
          <w:tcPr>
            <w:tcW w:w="1563" w:type="dxa"/>
          </w:tcPr>
          <w:p w14:paraId="34AFFF23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SIRTUIN</w:t>
            </w:r>
          </w:p>
        </w:tc>
        <w:tc>
          <w:tcPr>
            <w:tcW w:w="4372" w:type="dxa"/>
          </w:tcPr>
          <w:p w14:paraId="5EDBC3F2" w14:textId="2C911E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Induc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poptosis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utophagy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C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ells</w:t>
            </w:r>
          </w:p>
        </w:tc>
        <w:tc>
          <w:tcPr>
            <w:tcW w:w="1088" w:type="dxa"/>
          </w:tcPr>
          <w:p w14:paraId="2FF8F9C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Ke&lt;/Author&gt;&lt;Year&gt;2020&lt;/Year&gt;&lt;RecNum&gt;134&lt;/RecNum&gt;&lt;DisplayText&gt;&lt;style face="superscript"&gt;[185]&lt;/style&gt;&lt;/DisplayText&gt;&lt;record&gt;&lt;rec-number&gt;134&lt;/rec-number&gt;&lt;foreign-keys&gt;&lt;key app="EN" db-id="vspsvf95preteme2sd8vaapf0vexewvpvtf9" timestamp="1621089976"&gt;134&lt;/key&gt;&lt;/foreign-keys&gt;&lt;ref-type name="Journal Article"&gt;17&lt;/ref-type&gt;&lt;contributors&gt;&lt;authors&gt;&lt;author&gt;Ke, X&lt;/author&gt;&lt;author&gt;Qin, Q&lt;/author&gt;&lt;author&gt;Deng, T&lt;/author&gt;&lt;author&gt;Liao, Y&lt;/author&gt;&lt;author&gt;Gao, SJ&lt;/author&gt;&lt;/authors&gt;&lt;/contributors&gt;&lt;titles&gt;&lt;title&gt;Heterogeneous Responses of Gastric Cancer Cell Lines to Tenovin-6 and Synergistic Effect with Chloroquine&lt;/title&gt;&lt;secondary-title&gt;Cancers&lt;/secondary-title&gt;&lt;/titles&gt;&lt;periodical&gt;&lt;full-title&gt;Cancers&lt;/full-title&gt;&lt;abbr-1&gt;Cancers (Basel)&lt;/abbr-1&gt;&lt;abbr-2&gt;Cancers (Basel)&lt;/abbr-2&gt;&lt;/periodical&gt;&lt;volume&gt;12&lt;/volume&gt;&lt;number&gt;2&lt;/number&gt;&lt;dates&gt;&lt;year&gt;2020&lt;/year&gt;&lt;/dates&gt;&lt;accession-num&gt;32033497&lt;/accession-num&gt;&lt;label&gt;6.126&lt;/label&gt;&lt;urls&gt;&lt;/urls&gt;&lt;electronic-resource-num&gt;10.3390/cancers12020365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85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4CB30971" w14:textId="77777777" w:rsidTr="00641752">
        <w:tc>
          <w:tcPr>
            <w:tcW w:w="1951" w:type="dxa"/>
          </w:tcPr>
          <w:p w14:paraId="0A6BEC16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DZNEP</w:t>
            </w:r>
          </w:p>
        </w:tc>
        <w:tc>
          <w:tcPr>
            <w:tcW w:w="1563" w:type="dxa"/>
          </w:tcPr>
          <w:p w14:paraId="694CC8F4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MT</w:t>
            </w:r>
          </w:p>
        </w:tc>
        <w:tc>
          <w:tcPr>
            <w:tcW w:w="4372" w:type="dxa"/>
          </w:tcPr>
          <w:p w14:paraId="41C624FD" w14:textId="2853DADD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Suppres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poptosis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duc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apoptosi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C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ells</w:t>
            </w:r>
          </w:p>
        </w:tc>
        <w:tc>
          <w:tcPr>
            <w:tcW w:w="1088" w:type="dxa"/>
          </w:tcPr>
          <w:p w14:paraId="6985CA69" w14:textId="270BF218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IdWFuZzwvQXV0aG9yPjxZZWFyPjIwMTk8L1llYXI+PFJl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IdWFuZzwvQXV0aG9yPjxZZWFyPjIwMTk8L1llYXI+PFJl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.DATA </w:instrText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86,187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3B865E60" w14:textId="77777777" w:rsidTr="00641752">
        <w:tc>
          <w:tcPr>
            <w:tcW w:w="1951" w:type="dxa"/>
          </w:tcPr>
          <w:p w14:paraId="0B7E121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GSK126</w:t>
            </w:r>
          </w:p>
        </w:tc>
        <w:tc>
          <w:tcPr>
            <w:tcW w:w="1563" w:type="dxa"/>
          </w:tcPr>
          <w:p w14:paraId="7E88AE41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HMT</w:t>
            </w:r>
          </w:p>
        </w:tc>
        <w:tc>
          <w:tcPr>
            <w:tcW w:w="4372" w:type="dxa"/>
          </w:tcPr>
          <w:p w14:paraId="5C91F2C4" w14:textId="0FBB64F4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Suppres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prolife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ell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ycl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="006E3E32" w:rsidRPr="00641752">
              <w:rPr>
                <w:rFonts w:ascii="Book Antiqua" w:hAnsi="Book Antiqua"/>
                <w:color w:val="000000" w:themeColor="text1"/>
              </w:rPr>
              <w:t>angiogenesi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EMT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tumorigenesi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C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ells</w:t>
            </w:r>
          </w:p>
        </w:tc>
        <w:tc>
          <w:tcPr>
            <w:tcW w:w="1088" w:type="dxa"/>
          </w:tcPr>
          <w:p w14:paraId="661B2C7B" w14:textId="105349AE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MaXU8L0F1dGhvcj48WWVhcj4yMDIwPC9ZZWFyPjxSZWNO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MaXU8L0F1dGhvcj48WWVhcj4yMDIwPC9ZZWFyPjxSZWNO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</w:fldData>
              </w:fldChar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.DATA </w:instrText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641752">
              <w:rPr>
                <w:rFonts w:ascii="Book Antiqua" w:hAnsi="Book Antiqua"/>
                <w:color w:val="000000" w:themeColor="text1"/>
              </w:rPr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88,189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641752" w:rsidRPr="00641752" w14:paraId="3DDFF7C8" w14:textId="77777777" w:rsidTr="00641752">
        <w:tc>
          <w:tcPr>
            <w:tcW w:w="1951" w:type="dxa"/>
          </w:tcPr>
          <w:p w14:paraId="2CDF4DBC" w14:textId="4F624640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Compound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26</w:t>
            </w:r>
          </w:p>
        </w:tc>
        <w:tc>
          <w:tcPr>
            <w:tcW w:w="1563" w:type="dxa"/>
          </w:tcPr>
          <w:p w14:paraId="0DB5FC5E" w14:textId="640AB90F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Lysine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demethylase</w:t>
            </w:r>
          </w:p>
        </w:tc>
        <w:tc>
          <w:tcPr>
            <w:tcW w:w="4372" w:type="dxa"/>
          </w:tcPr>
          <w:p w14:paraId="199F582D" w14:textId="7E9566DD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t>Suppress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rowth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migration,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vasio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in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GC</w:t>
            </w:r>
            <w:r w:rsidR="00641752">
              <w:rPr>
                <w:rFonts w:ascii="Book Antiqua" w:hAnsi="Book Antiqua"/>
                <w:color w:val="000000" w:themeColor="text1"/>
              </w:rPr>
              <w:t xml:space="preserve"> </w:t>
            </w:r>
            <w:r w:rsidRPr="00641752">
              <w:rPr>
                <w:rFonts w:ascii="Book Antiqua" w:hAnsi="Book Antiqua"/>
                <w:color w:val="000000" w:themeColor="text1"/>
              </w:rPr>
              <w:t>cells</w:t>
            </w:r>
          </w:p>
        </w:tc>
        <w:tc>
          <w:tcPr>
            <w:tcW w:w="1088" w:type="dxa"/>
          </w:tcPr>
          <w:p w14:paraId="11066867" w14:textId="77777777" w:rsidR="00637872" w:rsidRPr="00641752" w:rsidRDefault="00637872" w:rsidP="00641752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</w:rPr>
            </w:pPr>
            <w:r w:rsidRPr="00641752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641752">
              <w:rPr>
                <w:rFonts w:ascii="Book Antiqua" w:hAnsi="Book Antiqua"/>
                <w:color w:val="000000" w:themeColor="text1"/>
              </w:rPr>
              <w:instrText xml:space="preserve"> ADDIN EN.CITE &lt;EndNote&gt;&lt;Cite&gt;&lt;Author&gt;Zheng&lt;/Author&gt;&lt;Year&gt;2013&lt;/Year&gt;&lt;RecNum&gt;148&lt;/RecNum&gt;&lt;DisplayText&gt;&lt;style face="superscript"&gt;[190]&lt;/style&gt;&lt;/DisplayText&gt;&lt;record&gt;&lt;rec-number&gt;148&lt;/rec-number&gt;&lt;foreign-keys&gt;&lt;key app="EN" db-id="vspsvf95preteme2sd8vaapf0vexewvpvtf9" timestamp="1621089976"&gt;148&lt;/key&gt;&lt;/foreign-keys&gt;&lt;ref-type name="Journal Article"&gt;17&lt;/ref-type&gt;&lt;contributors&gt;&lt;authors&gt;&lt;author&gt;Zheng, YC&lt;/author&gt;&lt;author&gt;Duan, YC&lt;/author&gt;&lt;author&gt;Ma, JL&lt;/author&gt;&lt;author&gt;Xu, RM&lt;/author&gt;&lt;author&gt;Zi, X&lt;/author&gt;&lt;author&gt;Lv, WL&lt;/author&gt;&lt;author&gt;Wang, MM&lt;/author&gt;&lt;author&gt;Ye, XW&lt;/author&gt;&lt;author&gt;Zhu, S&lt;/author&gt;&lt;author&gt;Mobley, D&lt;/author&gt;&lt;author&gt;Zhu, YY&lt;/author&gt;&lt;author&gt;Wang, JW&lt;/author&gt;&lt;author&gt;Li, JF&lt;/author&gt;&lt;author&gt;Wang, ZR&lt;/author&gt;&lt;author&gt;Zhao, W&lt;/author&gt;&lt;author&gt;Liu, HM&lt;/author&gt;&lt;/authors&gt;&lt;/contributors&gt;&lt;titles&gt;&lt;title&gt;Triazole-dithiocarbamate based selective lysine specific demethylase 1 (LSD1) inactivators inhibit gastric cancer cell growth, invasion, and migration&lt;/title&gt;&lt;secondary-title&gt;Journal of medicinal chemistry&lt;/secondary-title&gt;&lt;/titles&gt;&lt;periodical&gt;&lt;full-title&gt;Journal of Medicinal Chemistry&lt;/full-title&gt;&lt;abbr-1&gt;J. Med. Chem.&lt;/abbr-1&gt;&lt;abbr-2&gt;J Med Chem&lt;/abbr-2&gt;&lt;/periodical&gt;&lt;pages&gt;8543-60&lt;/pages&gt;&lt;volume&gt;56&lt;/volume&gt;&lt;number&gt;21&lt;/number&gt;&lt;dates&gt;&lt;year&gt;2013&lt;/year&gt;&lt;/dates&gt;&lt;accession-num&gt;24131029&lt;/accession-num&gt;&lt;label&gt;6.205&lt;/label&gt;&lt;urls&gt;&lt;/urls&gt;&lt;electronic-resource-num&gt;10.1021/jm401002r&lt;/electronic-resource-num&gt;&lt;/record&gt;&lt;/Cite&gt;&lt;/EndNote&gt;</w:instrTex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641752">
              <w:rPr>
                <w:rFonts w:ascii="Book Antiqua" w:hAnsi="Book Antiqua"/>
                <w:noProof/>
                <w:color w:val="000000" w:themeColor="text1"/>
              </w:rPr>
              <w:t>[190]</w:t>
            </w:r>
            <w:r w:rsidRPr="00641752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</w:tbl>
    <w:p w14:paraId="4961B899" w14:textId="77777777" w:rsidR="00637872" w:rsidRPr="00641752" w:rsidRDefault="00637872" w:rsidP="00641752">
      <w:pPr>
        <w:spacing w:line="360" w:lineRule="auto"/>
        <w:jc w:val="both"/>
        <w:rPr>
          <w:rFonts w:ascii="Book Antiqua" w:hAnsi="Book Antiqua"/>
          <w:color w:val="000000" w:themeColor="text1"/>
          <w:lang w:eastAsia="zh-CN"/>
        </w:rPr>
      </w:pPr>
    </w:p>
    <w:sectPr w:rsidR="00637872" w:rsidRPr="0064175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9DDE0FA" w14:textId="77777777" w:rsidR="00F5289A" w:rsidRDefault="00F5289A" w:rsidP="00A154E0">
      <w:r>
        <w:separator/>
      </w:r>
    </w:p>
  </w:endnote>
  <w:endnote w:type="continuationSeparator" w:id="0">
    <w:p w14:paraId="1B815E87" w14:textId="77777777" w:rsidR="00F5289A" w:rsidRDefault="00F5289A" w:rsidP="00A154E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99352532"/>
      <w:docPartObj>
        <w:docPartGallery w:val="Page Numbers (Bottom of Page)"/>
        <w:docPartUnique/>
      </w:docPartObj>
    </w:sdtPr>
    <w:sdtEndPr/>
    <w:sdtContent>
      <w:sdt>
        <w:sdtPr>
          <w:id w:val="98381352"/>
          <w:docPartObj>
            <w:docPartGallery w:val="Page Numbers (Top of Page)"/>
            <w:docPartUnique/>
          </w:docPartObj>
        </w:sdtPr>
        <w:sdtEndPr/>
        <w:sdtContent>
          <w:p w14:paraId="6A3D3ABE" w14:textId="04714836" w:rsidR="00BB2F6B" w:rsidRDefault="00BB2F6B" w:rsidP="00BB2F6B">
            <w:pPr>
              <w:pStyle w:val="ab"/>
              <w:jc w:val="right"/>
            </w:pPr>
            <w:r w:rsidRPr="00BB2F6B">
              <w:rPr>
                <w:rFonts w:ascii="Book Antiqua" w:hAnsi="Book Antiqua"/>
                <w:sz w:val="24"/>
                <w:szCs w:val="24"/>
                <w:lang w:val="zh-CN"/>
              </w:rPr>
              <w:t xml:space="preserve"> </w:t>
            </w:r>
            <w:r w:rsidRPr="00BB2F6B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Pr="00BB2F6B">
              <w:rPr>
                <w:rFonts w:ascii="Book Antiqua" w:hAnsi="Book Antiqua"/>
                <w:b/>
                <w:bCs/>
                <w:sz w:val="24"/>
                <w:szCs w:val="24"/>
              </w:rPr>
              <w:instrText>PAGE</w:instrText>
            </w:r>
            <w:r w:rsidRPr="00BB2F6B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>
              <w:rPr>
                <w:rFonts w:ascii="Book Antiqua" w:hAnsi="Book Antiqua"/>
                <w:b/>
                <w:bCs/>
                <w:noProof/>
                <w:sz w:val="24"/>
                <w:szCs w:val="24"/>
              </w:rPr>
              <w:t>1</w:t>
            </w:r>
            <w:r w:rsidRPr="00BB2F6B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  <w:r w:rsidRPr="00BB2F6B">
              <w:rPr>
                <w:rFonts w:ascii="Book Antiqua" w:hAnsi="Book Antiqua"/>
                <w:sz w:val="24"/>
                <w:szCs w:val="24"/>
                <w:lang w:val="zh-CN"/>
              </w:rPr>
              <w:t xml:space="preserve"> / </w:t>
            </w:r>
            <w:r w:rsidRPr="00BB2F6B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Pr="00BB2F6B">
              <w:rPr>
                <w:rFonts w:ascii="Book Antiqua" w:hAnsi="Book Antiqua"/>
                <w:b/>
                <w:bCs/>
                <w:sz w:val="24"/>
                <w:szCs w:val="24"/>
              </w:rPr>
              <w:instrText>NUMPAGES</w:instrText>
            </w:r>
            <w:r w:rsidRPr="00BB2F6B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>
              <w:rPr>
                <w:rFonts w:ascii="Book Antiqua" w:hAnsi="Book Antiqua"/>
                <w:b/>
                <w:bCs/>
                <w:noProof/>
                <w:sz w:val="24"/>
                <w:szCs w:val="24"/>
              </w:rPr>
              <w:t>52</w:t>
            </w:r>
            <w:r w:rsidRPr="00BB2F6B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37E17AB6" w14:textId="77777777" w:rsidR="00BB2F6B" w:rsidRDefault="00BB2F6B">
    <w:pPr>
      <w:pStyle w:val="ab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4307B5A" w14:textId="77777777" w:rsidR="00F5289A" w:rsidRDefault="00F5289A" w:rsidP="00A154E0">
      <w:r>
        <w:separator/>
      </w:r>
    </w:p>
  </w:footnote>
  <w:footnote w:type="continuationSeparator" w:id="0">
    <w:p w14:paraId="19F9808B" w14:textId="77777777" w:rsidR="00F5289A" w:rsidRDefault="00F5289A" w:rsidP="00A154E0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iansheng Ma">
    <w15:presenceInfo w15:providerId="Windows Live" w15:userId="9c9f201b46c0104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7B3E"/>
    <w:rsid w:val="00017382"/>
    <w:rsid w:val="000362ED"/>
    <w:rsid w:val="00057F3D"/>
    <w:rsid w:val="00065357"/>
    <w:rsid w:val="000B1F70"/>
    <w:rsid w:val="00110692"/>
    <w:rsid w:val="0015121A"/>
    <w:rsid w:val="001840C6"/>
    <w:rsid w:val="00200777"/>
    <w:rsid w:val="00202134"/>
    <w:rsid w:val="00255573"/>
    <w:rsid w:val="0028219C"/>
    <w:rsid w:val="002D53B0"/>
    <w:rsid w:val="002E1356"/>
    <w:rsid w:val="002F1CE9"/>
    <w:rsid w:val="0030300E"/>
    <w:rsid w:val="003135CD"/>
    <w:rsid w:val="00317695"/>
    <w:rsid w:val="00350D94"/>
    <w:rsid w:val="0035118E"/>
    <w:rsid w:val="00351B89"/>
    <w:rsid w:val="00366C5E"/>
    <w:rsid w:val="00377849"/>
    <w:rsid w:val="003818CB"/>
    <w:rsid w:val="003D3018"/>
    <w:rsid w:val="00440CCD"/>
    <w:rsid w:val="00472081"/>
    <w:rsid w:val="004F77C2"/>
    <w:rsid w:val="00594C9D"/>
    <w:rsid w:val="005C3304"/>
    <w:rsid w:val="005D66B1"/>
    <w:rsid w:val="005F2FE1"/>
    <w:rsid w:val="00637872"/>
    <w:rsid w:val="00641752"/>
    <w:rsid w:val="00644BB9"/>
    <w:rsid w:val="00672118"/>
    <w:rsid w:val="006E3E32"/>
    <w:rsid w:val="007334E8"/>
    <w:rsid w:val="00735A4D"/>
    <w:rsid w:val="00790B83"/>
    <w:rsid w:val="007B347B"/>
    <w:rsid w:val="00821837"/>
    <w:rsid w:val="00833C06"/>
    <w:rsid w:val="008539B4"/>
    <w:rsid w:val="00891191"/>
    <w:rsid w:val="008B61C6"/>
    <w:rsid w:val="008E5D81"/>
    <w:rsid w:val="00950B73"/>
    <w:rsid w:val="009B213C"/>
    <w:rsid w:val="009B38E4"/>
    <w:rsid w:val="009C20A4"/>
    <w:rsid w:val="009E08BC"/>
    <w:rsid w:val="009E4681"/>
    <w:rsid w:val="00A154E0"/>
    <w:rsid w:val="00A77B3E"/>
    <w:rsid w:val="00AB743C"/>
    <w:rsid w:val="00B754BB"/>
    <w:rsid w:val="00BA48C8"/>
    <w:rsid w:val="00BB2F6B"/>
    <w:rsid w:val="00BC0BD9"/>
    <w:rsid w:val="00BC4A6B"/>
    <w:rsid w:val="00BC7521"/>
    <w:rsid w:val="00C00396"/>
    <w:rsid w:val="00C228BD"/>
    <w:rsid w:val="00C674D4"/>
    <w:rsid w:val="00CA2A55"/>
    <w:rsid w:val="00CC1069"/>
    <w:rsid w:val="00D14383"/>
    <w:rsid w:val="00D2530A"/>
    <w:rsid w:val="00D40783"/>
    <w:rsid w:val="00D4381E"/>
    <w:rsid w:val="00D604E6"/>
    <w:rsid w:val="00D830EC"/>
    <w:rsid w:val="00D97D99"/>
    <w:rsid w:val="00DD1038"/>
    <w:rsid w:val="00DE0A1D"/>
    <w:rsid w:val="00E32E27"/>
    <w:rsid w:val="00E32E5F"/>
    <w:rsid w:val="00E52FD5"/>
    <w:rsid w:val="00E53DF4"/>
    <w:rsid w:val="00E55AE6"/>
    <w:rsid w:val="00E74088"/>
    <w:rsid w:val="00EE47D1"/>
    <w:rsid w:val="00F25CE3"/>
    <w:rsid w:val="00F46723"/>
    <w:rsid w:val="00F5289A"/>
    <w:rsid w:val="00F66577"/>
    <w:rsid w:val="00FB45A1"/>
    <w:rsid w:val="00FE2D44"/>
    <w:rsid w:val="00FE56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BD15892"/>
  <w15:docId w15:val="{1F458A99-4298-4E24-AA58-B57626A093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99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paragraph" w:styleId="1">
    <w:name w:val="heading 1"/>
    <w:basedOn w:val="a"/>
    <w:next w:val="a"/>
    <w:link w:val="10"/>
    <w:qFormat/>
    <w:rsid w:val="00641752"/>
    <w:pPr>
      <w:keepNext/>
      <w:spacing w:before="240" w:after="60"/>
      <w:outlineLvl w:val="0"/>
    </w:pPr>
    <w:rPr>
      <w:rFonts w:ascii="Book Antiqua" w:eastAsia="Book Antiqua" w:hAnsi="Book Antiqua" w:cs="Book Antiqua"/>
      <w:b/>
      <w:bCs/>
      <w:kern w:val="36"/>
      <w:sz w:val="48"/>
      <w:szCs w:val="48"/>
    </w:rPr>
  </w:style>
  <w:style w:type="paragraph" w:styleId="2">
    <w:name w:val="heading 2"/>
    <w:basedOn w:val="a"/>
    <w:next w:val="a"/>
    <w:link w:val="20"/>
    <w:qFormat/>
    <w:rsid w:val="00641752"/>
    <w:pPr>
      <w:keepNext/>
      <w:spacing w:before="240" w:after="60"/>
      <w:outlineLvl w:val="1"/>
    </w:pPr>
    <w:rPr>
      <w:rFonts w:ascii="Book Antiqua" w:eastAsia="Book Antiqua" w:hAnsi="Book Antiqua" w:cs="Book Antiqua"/>
      <w:b/>
      <w:bCs/>
      <w:iCs/>
      <w:sz w:val="36"/>
      <w:szCs w:val="36"/>
    </w:rPr>
  </w:style>
  <w:style w:type="paragraph" w:styleId="3">
    <w:name w:val="heading 3"/>
    <w:basedOn w:val="a"/>
    <w:next w:val="a"/>
    <w:link w:val="30"/>
    <w:qFormat/>
    <w:rsid w:val="00641752"/>
    <w:pPr>
      <w:keepNext/>
      <w:spacing w:before="240" w:after="60"/>
      <w:outlineLvl w:val="2"/>
    </w:pPr>
    <w:rPr>
      <w:rFonts w:ascii="Book Antiqua" w:eastAsia="Book Antiqua" w:hAnsi="Book Antiqua" w:cs="Book Antiqua"/>
      <w:b/>
      <w:bCs/>
      <w:sz w:val="28"/>
      <w:szCs w:val="28"/>
    </w:rPr>
  </w:style>
  <w:style w:type="paragraph" w:styleId="4">
    <w:name w:val="heading 4"/>
    <w:basedOn w:val="a"/>
    <w:next w:val="a"/>
    <w:link w:val="40"/>
    <w:qFormat/>
    <w:rsid w:val="00641752"/>
    <w:pPr>
      <w:keepNext/>
      <w:spacing w:before="240" w:after="60"/>
      <w:outlineLvl w:val="3"/>
    </w:pPr>
    <w:rPr>
      <w:rFonts w:ascii="Book Antiqua" w:eastAsia="Book Antiqua" w:hAnsi="Book Antiqua" w:cs="Book Antiqua"/>
      <w:b/>
      <w:bCs/>
    </w:rPr>
  </w:style>
  <w:style w:type="paragraph" w:styleId="5">
    <w:name w:val="heading 5"/>
    <w:basedOn w:val="a"/>
    <w:next w:val="a"/>
    <w:link w:val="50"/>
    <w:qFormat/>
    <w:rsid w:val="00641752"/>
    <w:pPr>
      <w:spacing w:before="240" w:after="60"/>
      <w:outlineLvl w:val="4"/>
    </w:pPr>
    <w:rPr>
      <w:rFonts w:ascii="Book Antiqua" w:eastAsia="Book Antiqua" w:hAnsi="Book Antiqua" w:cs="Book Antiqua"/>
      <w:b/>
      <w:bCs/>
      <w:iCs/>
      <w:sz w:val="20"/>
      <w:szCs w:val="20"/>
    </w:rPr>
  </w:style>
  <w:style w:type="paragraph" w:styleId="6">
    <w:name w:val="heading 6"/>
    <w:basedOn w:val="a"/>
    <w:next w:val="a"/>
    <w:link w:val="60"/>
    <w:qFormat/>
    <w:rsid w:val="00641752"/>
    <w:pPr>
      <w:spacing w:before="240" w:after="60"/>
      <w:outlineLvl w:val="5"/>
    </w:pPr>
    <w:rPr>
      <w:rFonts w:ascii="Book Antiqua" w:eastAsia="Book Antiqua" w:hAnsi="Book Antiqua" w:cs="Book Antiqua"/>
      <w:b/>
      <w:bCs/>
      <w:sz w:val="16"/>
      <w:szCs w:val="1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rsid w:val="00E74088"/>
    <w:rPr>
      <w:sz w:val="18"/>
      <w:szCs w:val="18"/>
    </w:rPr>
  </w:style>
  <w:style w:type="character" w:customStyle="1" w:styleId="a4">
    <w:name w:val="批注框文本 字符"/>
    <w:basedOn w:val="a0"/>
    <w:link w:val="a3"/>
    <w:rsid w:val="00E74088"/>
    <w:rPr>
      <w:sz w:val="18"/>
      <w:szCs w:val="18"/>
    </w:rPr>
  </w:style>
  <w:style w:type="character" w:styleId="a5">
    <w:name w:val="annotation reference"/>
    <w:basedOn w:val="a0"/>
    <w:uiPriority w:val="99"/>
    <w:semiHidden/>
    <w:unhideWhenUsed/>
    <w:rsid w:val="00637872"/>
    <w:rPr>
      <w:sz w:val="21"/>
      <w:szCs w:val="21"/>
    </w:rPr>
  </w:style>
  <w:style w:type="paragraph" w:styleId="a6">
    <w:name w:val="annotation text"/>
    <w:basedOn w:val="a"/>
    <w:link w:val="a7"/>
    <w:uiPriority w:val="99"/>
    <w:semiHidden/>
    <w:unhideWhenUsed/>
    <w:rsid w:val="00637872"/>
  </w:style>
  <w:style w:type="character" w:customStyle="1" w:styleId="a7">
    <w:name w:val="批注文字 字符"/>
    <w:basedOn w:val="a0"/>
    <w:link w:val="a6"/>
    <w:uiPriority w:val="99"/>
    <w:semiHidden/>
    <w:rsid w:val="00637872"/>
    <w:rPr>
      <w:sz w:val="24"/>
      <w:szCs w:val="24"/>
    </w:rPr>
  </w:style>
  <w:style w:type="paragraph" w:styleId="a8">
    <w:name w:val="annotation subject"/>
    <w:basedOn w:val="a6"/>
    <w:next w:val="a6"/>
    <w:link w:val="a9"/>
    <w:uiPriority w:val="99"/>
    <w:semiHidden/>
    <w:unhideWhenUsed/>
    <w:rsid w:val="00637872"/>
    <w:rPr>
      <w:b/>
      <w:bCs/>
    </w:rPr>
  </w:style>
  <w:style w:type="character" w:customStyle="1" w:styleId="a9">
    <w:name w:val="批注主题 字符"/>
    <w:basedOn w:val="a7"/>
    <w:link w:val="a8"/>
    <w:uiPriority w:val="99"/>
    <w:semiHidden/>
    <w:rsid w:val="00637872"/>
    <w:rPr>
      <w:b/>
      <w:bCs/>
      <w:sz w:val="24"/>
      <w:szCs w:val="24"/>
    </w:rPr>
  </w:style>
  <w:style w:type="character" w:customStyle="1" w:styleId="aa">
    <w:name w:val="页脚 字符"/>
    <w:basedOn w:val="a0"/>
    <w:link w:val="ab"/>
    <w:uiPriority w:val="99"/>
    <w:rsid w:val="00637872"/>
    <w:rPr>
      <w:rFonts w:asciiTheme="minorHAnsi" w:hAnsiTheme="minorHAnsi" w:cstheme="minorBidi"/>
      <w:kern w:val="2"/>
      <w:sz w:val="18"/>
      <w:szCs w:val="18"/>
      <w:lang w:eastAsia="zh-CN"/>
    </w:rPr>
  </w:style>
  <w:style w:type="paragraph" w:styleId="ab">
    <w:name w:val="footer"/>
    <w:basedOn w:val="a"/>
    <w:link w:val="aa"/>
    <w:uiPriority w:val="99"/>
    <w:unhideWhenUsed/>
    <w:rsid w:val="00637872"/>
    <w:pPr>
      <w:widowControl w:val="0"/>
      <w:tabs>
        <w:tab w:val="center" w:pos="4153"/>
        <w:tab w:val="right" w:pos="8306"/>
      </w:tabs>
      <w:snapToGrid w:val="0"/>
    </w:pPr>
    <w:rPr>
      <w:rFonts w:asciiTheme="minorHAnsi" w:hAnsiTheme="minorHAnsi" w:cstheme="minorBidi"/>
      <w:kern w:val="2"/>
      <w:sz w:val="18"/>
      <w:szCs w:val="18"/>
      <w:lang w:eastAsia="zh-CN"/>
    </w:rPr>
  </w:style>
  <w:style w:type="character" w:customStyle="1" w:styleId="ac">
    <w:name w:val="页眉 字符"/>
    <w:basedOn w:val="a0"/>
    <w:link w:val="ad"/>
    <w:uiPriority w:val="99"/>
    <w:rsid w:val="00637872"/>
    <w:rPr>
      <w:rFonts w:asciiTheme="minorHAnsi" w:hAnsiTheme="minorHAnsi" w:cstheme="minorBidi"/>
      <w:kern w:val="2"/>
      <w:sz w:val="18"/>
      <w:szCs w:val="18"/>
      <w:lang w:eastAsia="zh-CN"/>
    </w:rPr>
  </w:style>
  <w:style w:type="paragraph" w:styleId="ad">
    <w:name w:val="header"/>
    <w:basedOn w:val="a"/>
    <w:link w:val="ac"/>
    <w:uiPriority w:val="99"/>
    <w:unhideWhenUsed/>
    <w:rsid w:val="00637872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Theme="minorHAnsi" w:hAnsiTheme="minorHAnsi" w:cstheme="minorBidi"/>
      <w:kern w:val="2"/>
      <w:sz w:val="18"/>
      <w:szCs w:val="18"/>
      <w:lang w:eastAsia="zh-CN"/>
    </w:rPr>
  </w:style>
  <w:style w:type="paragraph" w:customStyle="1" w:styleId="EndNoteBibliographyTitle">
    <w:name w:val="EndNote Bibliography Title"/>
    <w:basedOn w:val="a"/>
    <w:link w:val="EndNoteBibliographyTitle0"/>
    <w:rsid w:val="00637872"/>
    <w:pPr>
      <w:widowControl w:val="0"/>
      <w:jc w:val="center"/>
    </w:pPr>
    <w:rPr>
      <w:rFonts w:ascii="等线" w:eastAsia="等线" w:hAnsi="等线" w:cstheme="minorBidi"/>
      <w:kern w:val="2"/>
      <w:sz w:val="20"/>
      <w:szCs w:val="22"/>
      <w:lang w:eastAsia="zh-CN"/>
    </w:rPr>
  </w:style>
  <w:style w:type="character" w:customStyle="1" w:styleId="EndNoteBibliographyTitle0">
    <w:name w:val="EndNote Bibliography Title 字符"/>
    <w:basedOn w:val="a0"/>
    <w:link w:val="EndNoteBibliographyTitle"/>
    <w:rsid w:val="00637872"/>
    <w:rPr>
      <w:rFonts w:ascii="等线" w:eastAsia="等线" w:hAnsi="等线" w:cstheme="minorBidi"/>
      <w:kern w:val="2"/>
      <w:szCs w:val="22"/>
      <w:lang w:eastAsia="zh-CN"/>
    </w:rPr>
  </w:style>
  <w:style w:type="paragraph" w:customStyle="1" w:styleId="EndNoteBibliography">
    <w:name w:val="EndNote Bibliography"/>
    <w:basedOn w:val="a"/>
    <w:link w:val="EndNoteBibliography0"/>
    <w:rsid w:val="00637872"/>
    <w:pPr>
      <w:widowControl w:val="0"/>
      <w:jc w:val="both"/>
    </w:pPr>
    <w:rPr>
      <w:rFonts w:ascii="等线" w:eastAsia="等线" w:hAnsi="等线" w:cstheme="minorBidi"/>
      <w:kern w:val="2"/>
      <w:sz w:val="20"/>
      <w:szCs w:val="22"/>
      <w:lang w:eastAsia="zh-CN"/>
    </w:rPr>
  </w:style>
  <w:style w:type="character" w:customStyle="1" w:styleId="EndNoteBibliography0">
    <w:name w:val="EndNote Bibliography 字符"/>
    <w:basedOn w:val="a0"/>
    <w:link w:val="EndNoteBibliography"/>
    <w:rsid w:val="00637872"/>
    <w:rPr>
      <w:rFonts w:ascii="等线" w:eastAsia="等线" w:hAnsi="等线" w:cstheme="minorBidi"/>
      <w:kern w:val="2"/>
      <w:szCs w:val="22"/>
      <w:lang w:eastAsia="zh-CN"/>
    </w:rPr>
  </w:style>
  <w:style w:type="paragraph" w:customStyle="1" w:styleId="EndNoteCategoryHeading">
    <w:name w:val="EndNote Category Heading"/>
    <w:basedOn w:val="a"/>
    <w:link w:val="EndNoteCategoryHeading0"/>
    <w:rsid w:val="00637872"/>
    <w:pPr>
      <w:widowControl w:val="0"/>
      <w:spacing w:before="120" w:after="120"/>
    </w:pPr>
    <w:rPr>
      <w:rFonts w:asciiTheme="minorHAnsi" w:hAnsiTheme="minorHAnsi" w:cstheme="minorBidi"/>
      <w:kern w:val="2"/>
      <w:sz w:val="21"/>
      <w:szCs w:val="22"/>
      <w:lang w:eastAsia="zh-CN"/>
    </w:rPr>
  </w:style>
  <w:style w:type="character" w:customStyle="1" w:styleId="EndNoteCategoryHeading0">
    <w:name w:val="EndNote Category Heading 字符"/>
    <w:basedOn w:val="a0"/>
    <w:link w:val="EndNoteCategoryHeading"/>
    <w:rsid w:val="00637872"/>
    <w:rPr>
      <w:rFonts w:asciiTheme="minorHAnsi" w:hAnsiTheme="minorHAnsi" w:cstheme="minorBidi"/>
      <w:kern w:val="2"/>
      <w:sz w:val="21"/>
      <w:szCs w:val="22"/>
      <w:lang w:eastAsia="zh-CN"/>
    </w:rPr>
  </w:style>
  <w:style w:type="paragraph" w:customStyle="1" w:styleId="EndNoteCategoryTitle">
    <w:name w:val="EndNote Category Title"/>
    <w:basedOn w:val="a"/>
    <w:link w:val="EndNoteCategoryTitle0"/>
    <w:rsid w:val="00637872"/>
    <w:pPr>
      <w:widowControl w:val="0"/>
      <w:spacing w:before="120" w:after="120"/>
      <w:jc w:val="center"/>
    </w:pPr>
    <w:rPr>
      <w:rFonts w:asciiTheme="minorHAnsi" w:hAnsiTheme="minorHAnsi" w:cstheme="minorBidi"/>
      <w:kern w:val="2"/>
      <w:sz w:val="21"/>
      <w:szCs w:val="22"/>
      <w:lang w:eastAsia="zh-CN"/>
    </w:rPr>
  </w:style>
  <w:style w:type="character" w:customStyle="1" w:styleId="EndNoteCategoryTitle0">
    <w:name w:val="EndNote Category Title 字符"/>
    <w:basedOn w:val="a0"/>
    <w:link w:val="EndNoteCategoryTitle"/>
    <w:rsid w:val="00637872"/>
    <w:rPr>
      <w:rFonts w:asciiTheme="minorHAnsi" w:hAnsiTheme="minorHAnsi" w:cstheme="minorBidi"/>
      <w:kern w:val="2"/>
      <w:sz w:val="21"/>
      <w:szCs w:val="22"/>
      <w:lang w:eastAsia="zh-CN"/>
    </w:rPr>
  </w:style>
  <w:style w:type="character" w:customStyle="1" w:styleId="dxebaseoffice2010blue">
    <w:name w:val="dxebase_office2010blue"/>
    <w:basedOn w:val="a0"/>
    <w:rsid w:val="00065357"/>
  </w:style>
  <w:style w:type="character" w:customStyle="1" w:styleId="10">
    <w:name w:val="标题 1 字符"/>
    <w:basedOn w:val="a0"/>
    <w:link w:val="1"/>
    <w:rsid w:val="00641752"/>
    <w:rPr>
      <w:rFonts w:ascii="Book Antiqua" w:eastAsia="Book Antiqua" w:hAnsi="Book Antiqua" w:cs="Book Antiqua"/>
      <w:b/>
      <w:bCs/>
      <w:kern w:val="36"/>
      <w:sz w:val="48"/>
      <w:szCs w:val="48"/>
    </w:rPr>
  </w:style>
  <w:style w:type="character" w:customStyle="1" w:styleId="20">
    <w:name w:val="标题 2 字符"/>
    <w:basedOn w:val="a0"/>
    <w:link w:val="2"/>
    <w:rsid w:val="00641752"/>
    <w:rPr>
      <w:rFonts w:ascii="Book Antiqua" w:eastAsia="Book Antiqua" w:hAnsi="Book Antiqua" w:cs="Book Antiqua"/>
      <w:b/>
      <w:bCs/>
      <w:iCs/>
      <w:sz w:val="36"/>
      <w:szCs w:val="36"/>
    </w:rPr>
  </w:style>
  <w:style w:type="character" w:customStyle="1" w:styleId="30">
    <w:name w:val="标题 3 字符"/>
    <w:basedOn w:val="a0"/>
    <w:link w:val="3"/>
    <w:rsid w:val="00641752"/>
    <w:rPr>
      <w:rFonts w:ascii="Book Antiqua" w:eastAsia="Book Antiqua" w:hAnsi="Book Antiqua" w:cs="Book Antiqua"/>
      <w:b/>
      <w:bCs/>
      <w:sz w:val="28"/>
      <w:szCs w:val="28"/>
    </w:rPr>
  </w:style>
  <w:style w:type="character" w:customStyle="1" w:styleId="40">
    <w:name w:val="标题 4 字符"/>
    <w:basedOn w:val="a0"/>
    <w:link w:val="4"/>
    <w:rsid w:val="00641752"/>
    <w:rPr>
      <w:rFonts w:ascii="Book Antiqua" w:eastAsia="Book Antiqua" w:hAnsi="Book Antiqua" w:cs="Book Antiqua"/>
      <w:b/>
      <w:bCs/>
      <w:sz w:val="24"/>
      <w:szCs w:val="24"/>
    </w:rPr>
  </w:style>
  <w:style w:type="character" w:customStyle="1" w:styleId="50">
    <w:name w:val="标题 5 字符"/>
    <w:basedOn w:val="a0"/>
    <w:link w:val="5"/>
    <w:rsid w:val="00641752"/>
    <w:rPr>
      <w:rFonts w:ascii="Book Antiqua" w:eastAsia="Book Antiqua" w:hAnsi="Book Antiqua" w:cs="Book Antiqua"/>
      <w:b/>
      <w:bCs/>
      <w:iCs/>
    </w:rPr>
  </w:style>
  <w:style w:type="character" w:customStyle="1" w:styleId="60">
    <w:name w:val="标题 6 字符"/>
    <w:basedOn w:val="a0"/>
    <w:link w:val="6"/>
    <w:rsid w:val="00641752"/>
    <w:rPr>
      <w:rFonts w:ascii="Book Antiqua" w:eastAsia="Book Antiqua" w:hAnsi="Book Antiqua" w:cs="Book Antiqua"/>
      <w:b/>
      <w:bCs/>
      <w:sz w:val="16"/>
      <w:szCs w:val="16"/>
    </w:rPr>
  </w:style>
  <w:style w:type="character" w:customStyle="1" w:styleId="apple-converted-space">
    <w:name w:val="apple-converted-space"/>
    <w:rsid w:val="00641752"/>
  </w:style>
  <w:style w:type="paragraph" w:styleId="ae">
    <w:name w:val="Revision"/>
    <w:hidden/>
    <w:uiPriority w:val="99"/>
    <w:semiHidden/>
    <w:rsid w:val="007334E8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16637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126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232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webSettings" Target="webSetting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11" Type="http://schemas.microsoft.com/office/2011/relationships/people" Target="people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2</Pages>
  <Words>27413</Words>
  <Characters>156259</Characters>
  <Application>Microsoft Office Word</Application>
  <DocSecurity>0</DocSecurity>
  <Lines>1302</Lines>
  <Paragraphs>3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33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uangtong Deng</dc:creator>
  <cp:lastModifiedBy>Liansheng Ma</cp:lastModifiedBy>
  <cp:revision>2</cp:revision>
  <dcterms:created xsi:type="dcterms:W3CDTF">2021-12-21T05:55:00Z</dcterms:created>
  <dcterms:modified xsi:type="dcterms:W3CDTF">2021-12-21T05:55:00Z</dcterms:modified>
</cp:coreProperties>
</file>